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A96285" w14:textId="5E066AC6" w:rsidR="00A83DA2" w:rsidRPr="00156C47" w:rsidRDefault="00A83DA2" w:rsidP="00275069">
      <w:pPr>
        <w:spacing w:line="360" w:lineRule="auto"/>
        <w:jc w:val="center"/>
        <w:rPr>
          <w:rFonts w:ascii="Times New Roman" w:hAnsi="Times New Roman" w:cs="Times New Roman"/>
          <w:b/>
          <w:bCs/>
          <w:sz w:val="32"/>
          <w:szCs w:val="28"/>
        </w:rPr>
      </w:pPr>
      <w:r w:rsidRPr="00156C47">
        <w:rPr>
          <w:rFonts w:ascii="Times New Roman" w:hAnsi="Times New Roman" w:cs="Times New Roman"/>
          <w:b/>
          <w:bCs/>
          <w:sz w:val="32"/>
          <w:szCs w:val="28"/>
        </w:rPr>
        <w:t>PROPOSAL PENELITIAN</w:t>
      </w:r>
    </w:p>
    <w:p w14:paraId="2DD94731" w14:textId="2D1E110E" w:rsidR="00A83DA2" w:rsidRPr="00156C47" w:rsidRDefault="00275069" w:rsidP="00275069">
      <w:pPr>
        <w:spacing w:line="360" w:lineRule="auto"/>
        <w:jc w:val="center"/>
        <w:rPr>
          <w:rFonts w:ascii="Times New Roman" w:hAnsi="Times New Roman" w:cs="Times New Roman"/>
          <w:b/>
          <w:bCs/>
          <w:sz w:val="32"/>
          <w:szCs w:val="28"/>
        </w:rPr>
      </w:pPr>
      <w:r w:rsidRPr="00156C47">
        <w:rPr>
          <w:rFonts w:ascii="Times New Roman" w:hAnsi="Times New Roman" w:cs="Times New Roman"/>
          <w:b/>
          <w:bCs/>
          <w:noProof/>
          <w:sz w:val="32"/>
          <w:szCs w:val="28"/>
        </w:rPr>
        <w:drawing>
          <wp:anchor distT="0" distB="0" distL="114300" distR="114300" simplePos="0" relativeHeight="251658240" behindDoc="0" locked="0" layoutInCell="1" allowOverlap="1" wp14:anchorId="0C1EDBE6" wp14:editId="15FFF925">
            <wp:simplePos x="0" y="0"/>
            <wp:positionH relativeFrom="column">
              <wp:posOffset>1534160</wp:posOffset>
            </wp:positionH>
            <wp:positionV relativeFrom="paragraph">
              <wp:posOffset>289560</wp:posOffset>
            </wp:positionV>
            <wp:extent cx="2812415" cy="3454400"/>
            <wp:effectExtent l="0" t="0" r="6985" b="0"/>
            <wp:wrapSquare wrapText="bothSides"/>
            <wp:docPr id="192702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02199" name="Picture 192702199"/>
                    <pic:cNvPicPr/>
                  </pic:nvPicPr>
                  <pic:blipFill>
                    <a:blip r:embed="rId6" cstate="print">
                      <a:extLst>
                        <a:ext uri="{28A0092B-C50C-407E-A947-70E740481C1C}">
                          <a14:useLocalDpi xmlns:a14="http://schemas.microsoft.com/office/drawing/2010/main" val="0"/>
                        </a:ext>
                      </a:extLst>
                    </a:blip>
                    <a:stretch>
                      <a:fillRect/>
                    </a:stretch>
                  </pic:blipFill>
                  <pic:spPr>
                    <a:xfrm>
                      <a:off x="0" y="0"/>
                      <a:ext cx="2812415" cy="3454400"/>
                    </a:xfrm>
                    <a:prstGeom prst="rect">
                      <a:avLst/>
                    </a:prstGeom>
                  </pic:spPr>
                </pic:pic>
              </a:graphicData>
            </a:graphic>
            <wp14:sizeRelH relativeFrom="margin">
              <wp14:pctWidth>0</wp14:pctWidth>
            </wp14:sizeRelH>
            <wp14:sizeRelV relativeFrom="margin">
              <wp14:pctHeight>0</wp14:pctHeight>
            </wp14:sizeRelV>
          </wp:anchor>
        </w:drawing>
      </w:r>
    </w:p>
    <w:p w14:paraId="512CC39D" w14:textId="77777777" w:rsidR="00A83DA2" w:rsidRPr="00156C47" w:rsidRDefault="00A83DA2" w:rsidP="00275069">
      <w:pPr>
        <w:spacing w:line="360" w:lineRule="auto"/>
        <w:jc w:val="center"/>
        <w:rPr>
          <w:rFonts w:ascii="Times New Roman" w:hAnsi="Times New Roman" w:cs="Times New Roman"/>
          <w:b/>
          <w:bCs/>
          <w:sz w:val="32"/>
          <w:szCs w:val="28"/>
        </w:rPr>
      </w:pPr>
    </w:p>
    <w:p w14:paraId="2425CE03" w14:textId="77777777" w:rsidR="00A83DA2" w:rsidRPr="00156C47" w:rsidRDefault="00A83DA2" w:rsidP="00275069">
      <w:pPr>
        <w:spacing w:line="360" w:lineRule="auto"/>
        <w:jc w:val="center"/>
        <w:rPr>
          <w:rFonts w:ascii="Times New Roman" w:hAnsi="Times New Roman" w:cs="Times New Roman"/>
          <w:b/>
          <w:bCs/>
          <w:sz w:val="32"/>
          <w:szCs w:val="28"/>
        </w:rPr>
      </w:pPr>
    </w:p>
    <w:p w14:paraId="63292C1E" w14:textId="77777777" w:rsidR="00A83DA2" w:rsidRPr="00156C47" w:rsidRDefault="00A83DA2" w:rsidP="00275069">
      <w:pPr>
        <w:spacing w:line="360" w:lineRule="auto"/>
        <w:jc w:val="center"/>
        <w:rPr>
          <w:rFonts w:ascii="Times New Roman" w:hAnsi="Times New Roman" w:cs="Times New Roman"/>
          <w:b/>
          <w:bCs/>
          <w:sz w:val="32"/>
          <w:szCs w:val="28"/>
        </w:rPr>
      </w:pPr>
    </w:p>
    <w:p w14:paraId="19C597C8" w14:textId="77777777" w:rsidR="00A83DA2" w:rsidRPr="00156C47" w:rsidRDefault="00A83DA2" w:rsidP="00275069">
      <w:pPr>
        <w:spacing w:line="360" w:lineRule="auto"/>
        <w:jc w:val="center"/>
        <w:rPr>
          <w:rFonts w:ascii="Times New Roman" w:hAnsi="Times New Roman" w:cs="Times New Roman"/>
          <w:b/>
          <w:bCs/>
          <w:sz w:val="32"/>
          <w:szCs w:val="28"/>
        </w:rPr>
      </w:pPr>
    </w:p>
    <w:p w14:paraId="1617A540" w14:textId="77777777" w:rsidR="00A83DA2" w:rsidRPr="00156C47" w:rsidRDefault="00A83DA2" w:rsidP="00275069">
      <w:pPr>
        <w:spacing w:line="360" w:lineRule="auto"/>
        <w:jc w:val="center"/>
        <w:rPr>
          <w:rFonts w:ascii="Times New Roman" w:hAnsi="Times New Roman" w:cs="Times New Roman"/>
          <w:b/>
          <w:bCs/>
          <w:sz w:val="32"/>
          <w:szCs w:val="28"/>
        </w:rPr>
      </w:pPr>
    </w:p>
    <w:p w14:paraId="28F2A801" w14:textId="77777777" w:rsidR="00A83DA2" w:rsidRPr="00156C47" w:rsidRDefault="00A83DA2" w:rsidP="00275069">
      <w:pPr>
        <w:spacing w:line="360" w:lineRule="auto"/>
        <w:jc w:val="center"/>
        <w:rPr>
          <w:rFonts w:ascii="Times New Roman" w:hAnsi="Times New Roman" w:cs="Times New Roman"/>
          <w:b/>
          <w:bCs/>
          <w:sz w:val="32"/>
          <w:szCs w:val="28"/>
        </w:rPr>
      </w:pPr>
    </w:p>
    <w:p w14:paraId="7E19EA10" w14:textId="77777777" w:rsidR="00A83DA2" w:rsidRPr="00156C47" w:rsidRDefault="00A83DA2" w:rsidP="00275069">
      <w:pPr>
        <w:spacing w:line="360" w:lineRule="auto"/>
        <w:jc w:val="center"/>
        <w:rPr>
          <w:rFonts w:ascii="Times New Roman" w:hAnsi="Times New Roman" w:cs="Times New Roman"/>
          <w:b/>
          <w:bCs/>
          <w:sz w:val="32"/>
          <w:szCs w:val="28"/>
        </w:rPr>
      </w:pPr>
    </w:p>
    <w:p w14:paraId="2E0F6040" w14:textId="77777777" w:rsidR="00275069" w:rsidRPr="00156C47" w:rsidRDefault="00275069" w:rsidP="00275069">
      <w:pPr>
        <w:spacing w:line="360" w:lineRule="auto"/>
        <w:rPr>
          <w:rFonts w:ascii="Times New Roman" w:hAnsi="Times New Roman" w:cs="Times New Roman"/>
          <w:b/>
          <w:bCs/>
          <w:sz w:val="32"/>
          <w:szCs w:val="28"/>
        </w:rPr>
      </w:pPr>
    </w:p>
    <w:p w14:paraId="7A80807B" w14:textId="6750397A" w:rsidR="00A83DA2" w:rsidRPr="00156C47" w:rsidRDefault="00A83DA2" w:rsidP="00275069">
      <w:pPr>
        <w:spacing w:line="360" w:lineRule="auto"/>
        <w:jc w:val="center"/>
        <w:rPr>
          <w:rFonts w:ascii="Times New Roman" w:hAnsi="Times New Roman" w:cs="Times New Roman"/>
          <w:b/>
          <w:bCs/>
          <w:sz w:val="32"/>
          <w:szCs w:val="28"/>
        </w:rPr>
      </w:pPr>
      <w:r w:rsidRPr="00156C47">
        <w:rPr>
          <w:rFonts w:ascii="Times New Roman" w:hAnsi="Times New Roman" w:cs="Times New Roman"/>
          <w:b/>
          <w:bCs/>
          <w:sz w:val="32"/>
          <w:szCs w:val="28"/>
        </w:rPr>
        <w:t>Judul :</w:t>
      </w:r>
      <w:r w:rsidRPr="00156C47">
        <w:rPr>
          <w:rFonts w:ascii="Times New Roman" w:hAnsi="Times New Roman" w:cs="Times New Roman"/>
          <w:b/>
          <w:bCs/>
          <w:sz w:val="32"/>
          <w:szCs w:val="28"/>
        </w:rPr>
        <w:br/>
        <w:t>Situs Pembelajaran Tajwid</w:t>
      </w:r>
    </w:p>
    <w:p w14:paraId="2A53CA95" w14:textId="10843D7C" w:rsidR="00224E2E" w:rsidRPr="00156C47" w:rsidRDefault="00224E2E" w:rsidP="00275069">
      <w:pPr>
        <w:spacing w:line="360" w:lineRule="auto"/>
        <w:jc w:val="center"/>
        <w:rPr>
          <w:rFonts w:ascii="Times New Roman" w:hAnsi="Times New Roman" w:cs="Times New Roman"/>
          <w:sz w:val="32"/>
          <w:szCs w:val="28"/>
        </w:rPr>
      </w:pPr>
      <w:r w:rsidRPr="00156C47">
        <w:rPr>
          <w:rFonts w:ascii="Times New Roman" w:hAnsi="Times New Roman" w:cs="Times New Roman"/>
          <w:sz w:val="32"/>
          <w:szCs w:val="28"/>
        </w:rPr>
        <w:t xml:space="preserve">Penyusun : </w:t>
      </w:r>
      <w:r w:rsidRPr="00156C47">
        <w:rPr>
          <w:rFonts w:ascii="Times New Roman" w:hAnsi="Times New Roman" w:cs="Times New Roman"/>
          <w:sz w:val="32"/>
          <w:szCs w:val="28"/>
        </w:rPr>
        <w:br/>
        <w:t>Naufal Harits Prasetia / 432022611051</w:t>
      </w:r>
    </w:p>
    <w:p w14:paraId="6A62D75D" w14:textId="6CECEE4A" w:rsidR="00275069" w:rsidRPr="00156C47" w:rsidRDefault="007E0DD8" w:rsidP="00275069">
      <w:pPr>
        <w:spacing w:line="360" w:lineRule="auto"/>
        <w:jc w:val="center"/>
        <w:rPr>
          <w:rFonts w:ascii="Times New Roman" w:hAnsi="Times New Roman" w:cs="Times New Roman"/>
          <w:sz w:val="32"/>
          <w:szCs w:val="28"/>
          <w:lang w:val="id-ID"/>
        </w:rPr>
      </w:pPr>
      <w:r w:rsidRPr="00156C47">
        <w:rPr>
          <w:rFonts w:ascii="Times New Roman" w:hAnsi="Times New Roman" w:cs="Times New Roman"/>
          <w:sz w:val="32"/>
          <w:szCs w:val="28"/>
          <w:lang w:val="id-ID"/>
        </w:rPr>
        <w:t>Mohamad Farhat / 43022611030</w:t>
      </w:r>
    </w:p>
    <w:p w14:paraId="3B3A152C" w14:textId="77777777" w:rsidR="00275069" w:rsidRPr="00156C47" w:rsidRDefault="00275069" w:rsidP="00275069">
      <w:pPr>
        <w:spacing w:line="360" w:lineRule="auto"/>
        <w:jc w:val="center"/>
        <w:rPr>
          <w:rFonts w:ascii="Times New Roman" w:hAnsi="Times New Roman" w:cs="Times New Roman"/>
          <w:sz w:val="32"/>
          <w:szCs w:val="28"/>
          <w:lang w:val="id-ID"/>
        </w:rPr>
      </w:pPr>
    </w:p>
    <w:p w14:paraId="6EF23DA9" w14:textId="77777777" w:rsidR="00737469" w:rsidRPr="00156C47" w:rsidRDefault="00737469" w:rsidP="00275069">
      <w:pPr>
        <w:spacing w:line="360" w:lineRule="auto"/>
        <w:jc w:val="center"/>
        <w:rPr>
          <w:rFonts w:ascii="Times New Roman" w:hAnsi="Times New Roman" w:cs="Times New Roman"/>
          <w:sz w:val="32"/>
          <w:szCs w:val="28"/>
          <w:lang w:val="id-ID"/>
        </w:rPr>
      </w:pPr>
    </w:p>
    <w:p w14:paraId="318768FD" w14:textId="1805BDA9" w:rsidR="001414D1" w:rsidRPr="00156C47" w:rsidRDefault="00224E2E" w:rsidP="00275069">
      <w:pPr>
        <w:spacing w:line="360" w:lineRule="auto"/>
        <w:jc w:val="center"/>
        <w:rPr>
          <w:rFonts w:ascii="Times New Roman" w:hAnsi="Times New Roman" w:cs="Times New Roman"/>
          <w:sz w:val="32"/>
          <w:szCs w:val="28"/>
        </w:rPr>
      </w:pPr>
      <w:r w:rsidRPr="00156C47">
        <w:rPr>
          <w:rFonts w:ascii="Times New Roman" w:hAnsi="Times New Roman" w:cs="Times New Roman"/>
          <w:sz w:val="32"/>
          <w:szCs w:val="28"/>
        </w:rPr>
        <w:t>Fakultas Sains Dan Teknologi</w:t>
      </w:r>
    </w:p>
    <w:p w14:paraId="78157887" w14:textId="3696A967" w:rsidR="00224E2E" w:rsidRPr="00156C47" w:rsidRDefault="00224E2E" w:rsidP="00275069">
      <w:pPr>
        <w:spacing w:line="360" w:lineRule="auto"/>
        <w:jc w:val="center"/>
        <w:rPr>
          <w:rFonts w:ascii="Times New Roman" w:hAnsi="Times New Roman" w:cs="Times New Roman"/>
          <w:sz w:val="32"/>
          <w:szCs w:val="28"/>
        </w:rPr>
      </w:pPr>
      <w:r w:rsidRPr="00156C47">
        <w:rPr>
          <w:rFonts w:ascii="Times New Roman" w:hAnsi="Times New Roman" w:cs="Times New Roman"/>
          <w:sz w:val="32"/>
          <w:szCs w:val="28"/>
        </w:rPr>
        <w:t>Universitas Darussalam Gontor</w:t>
      </w:r>
    </w:p>
    <w:p w14:paraId="5623218F" w14:textId="76EF4152" w:rsidR="00224E2E" w:rsidRPr="00156C47" w:rsidRDefault="00224E2E" w:rsidP="00275069">
      <w:pPr>
        <w:spacing w:line="360" w:lineRule="auto"/>
        <w:jc w:val="center"/>
        <w:rPr>
          <w:rFonts w:ascii="Times New Roman" w:hAnsi="Times New Roman" w:cs="Times New Roman"/>
          <w:sz w:val="32"/>
          <w:szCs w:val="28"/>
        </w:rPr>
      </w:pPr>
      <w:r w:rsidRPr="00156C47">
        <w:rPr>
          <w:rFonts w:ascii="Times New Roman" w:hAnsi="Times New Roman" w:cs="Times New Roman"/>
          <w:sz w:val="32"/>
          <w:szCs w:val="28"/>
        </w:rPr>
        <w:t>2023</w:t>
      </w:r>
      <w:r w:rsidR="00275069" w:rsidRPr="00156C47">
        <w:rPr>
          <w:rFonts w:ascii="Times New Roman" w:hAnsi="Times New Roman" w:cs="Times New Roman"/>
          <w:sz w:val="32"/>
          <w:szCs w:val="28"/>
        </w:rPr>
        <w:t>-2024/1444-1445</w:t>
      </w:r>
    </w:p>
    <w:p w14:paraId="43CCA33B" w14:textId="77777777" w:rsidR="001414D1" w:rsidRPr="00156C47" w:rsidRDefault="001414D1" w:rsidP="00275069">
      <w:pPr>
        <w:spacing w:line="360" w:lineRule="auto"/>
        <w:jc w:val="center"/>
        <w:rPr>
          <w:rFonts w:ascii="Times New Roman" w:hAnsi="Times New Roman" w:cs="Times New Roman"/>
          <w:b/>
          <w:bCs/>
          <w:sz w:val="24"/>
          <w:szCs w:val="24"/>
          <w:lang w:val="id-ID"/>
        </w:rPr>
      </w:pPr>
      <w:r w:rsidRPr="00156C47">
        <w:rPr>
          <w:rFonts w:ascii="Times New Roman" w:hAnsi="Times New Roman" w:cs="Times New Roman"/>
          <w:b/>
          <w:bCs/>
          <w:sz w:val="24"/>
          <w:szCs w:val="24"/>
          <w:lang w:val="id-ID"/>
        </w:rPr>
        <w:lastRenderedPageBreak/>
        <w:t>Daftar isi</w:t>
      </w:r>
    </w:p>
    <w:p w14:paraId="1863EA0B" w14:textId="33C3CCAA" w:rsidR="001414D1" w:rsidRPr="00156C47" w:rsidRDefault="001414D1" w:rsidP="00275069">
      <w:pPr>
        <w:spacing w:line="360" w:lineRule="auto"/>
        <w:rPr>
          <w:rFonts w:ascii="Times New Roman" w:hAnsi="Times New Roman" w:cs="Times New Roman"/>
          <w:b/>
          <w:bCs/>
          <w:sz w:val="24"/>
          <w:szCs w:val="24"/>
          <w:lang w:val="id-ID"/>
        </w:rPr>
      </w:pPr>
      <w:r w:rsidRPr="00156C47">
        <w:rPr>
          <w:rFonts w:ascii="Times New Roman" w:hAnsi="Times New Roman" w:cs="Times New Roman"/>
          <w:b/>
          <w:bCs/>
          <w:sz w:val="24"/>
          <w:szCs w:val="24"/>
          <w:lang w:val="id-ID"/>
        </w:rPr>
        <w:t>BAB I : Pendahuluan</w:t>
      </w:r>
    </w:p>
    <w:p w14:paraId="4C1660CB" w14:textId="615017E9" w:rsidR="001414D1" w:rsidRPr="00156C47" w:rsidRDefault="001414D1" w:rsidP="00275069">
      <w:pPr>
        <w:pStyle w:val="ListParagraph"/>
        <w:numPr>
          <w:ilvl w:val="1"/>
          <w:numId w:val="5"/>
        </w:num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Latar Belakang......................................................................................................................</w:t>
      </w:r>
    </w:p>
    <w:p w14:paraId="118C1973" w14:textId="0CA49637" w:rsidR="001414D1" w:rsidRPr="00156C47" w:rsidRDefault="009E4BC1" w:rsidP="00275069">
      <w:pPr>
        <w:pStyle w:val="ListParagraph"/>
        <w:numPr>
          <w:ilvl w:val="1"/>
          <w:numId w:val="5"/>
        </w:num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rPr>
        <w:t>Rumusan Masalah</w:t>
      </w:r>
      <w:r w:rsidR="001414D1" w:rsidRPr="00156C47">
        <w:rPr>
          <w:rFonts w:ascii="Times New Roman" w:hAnsi="Times New Roman" w:cs="Times New Roman"/>
          <w:sz w:val="24"/>
          <w:szCs w:val="24"/>
          <w:lang w:val="id-ID"/>
        </w:rPr>
        <w:t>...</w:t>
      </w:r>
      <w:r w:rsidR="004D0363" w:rsidRPr="00156C47">
        <w:rPr>
          <w:rFonts w:ascii="Times New Roman" w:hAnsi="Times New Roman" w:cs="Times New Roman"/>
          <w:sz w:val="24"/>
          <w:szCs w:val="24"/>
        </w:rPr>
        <w:t>..</w:t>
      </w:r>
      <w:r w:rsidR="001414D1" w:rsidRPr="00156C47">
        <w:rPr>
          <w:rFonts w:ascii="Times New Roman" w:hAnsi="Times New Roman" w:cs="Times New Roman"/>
          <w:sz w:val="24"/>
          <w:szCs w:val="24"/>
          <w:lang w:val="id-ID"/>
        </w:rPr>
        <w:t>............................................................................................................</w:t>
      </w:r>
    </w:p>
    <w:p w14:paraId="46B9121D" w14:textId="5D6D2889" w:rsidR="001414D1" w:rsidRPr="00156C47" w:rsidRDefault="001414D1" w:rsidP="00275069">
      <w:pPr>
        <w:pStyle w:val="ListParagraph"/>
        <w:numPr>
          <w:ilvl w:val="1"/>
          <w:numId w:val="5"/>
        </w:num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Tujuan....................................................................................................................................</w:t>
      </w:r>
    </w:p>
    <w:p w14:paraId="70D7537B" w14:textId="1BB168E6" w:rsidR="004A795A" w:rsidRPr="00156C47" w:rsidRDefault="004D0363" w:rsidP="006C4ACE">
      <w:pPr>
        <w:pStyle w:val="ListParagraph"/>
        <w:numPr>
          <w:ilvl w:val="1"/>
          <w:numId w:val="5"/>
        </w:num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rPr>
        <w:t>Manfaat …………..</w:t>
      </w:r>
      <w:r w:rsidR="001414D1" w:rsidRPr="00156C47">
        <w:rPr>
          <w:rFonts w:ascii="Times New Roman" w:hAnsi="Times New Roman" w:cs="Times New Roman"/>
          <w:sz w:val="24"/>
          <w:szCs w:val="24"/>
          <w:lang w:val="id-ID"/>
        </w:rPr>
        <w:t>...............................................................................................................</w:t>
      </w:r>
    </w:p>
    <w:p w14:paraId="6CD8FADF" w14:textId="798F5538" w:rsidR="001414D1" w:rsidRPr="00156C47" w:rsidRDefault="001414D1" w:rsidP="00275069">
      <w:pPr>
        <w:spacing w:line="360" w:lineRule="auto"/>
        <w:rPr>
          <w:rFonts w:ascii="Times New Roman" w:hAnsi="Times New Roman" w:cs="Times New Roman"/>
          <w:b/>
          <w:bCs/>
          <w:sz w:val="24"/>
          <w:szCs w:val="24"/>
          <w:lang w:val="id-ID"/>
        </w:rPr>
      </w:pPr>
      <w:r w:rsidRPr="00156C47">
        <w:rPr>
          <w:rFonts w:ascii="Times New Roman" w:hAnsi="Times New Roman" w:cs="Times New Roman"/>
          <w:b/>
          <w:bCs/>
          <w:sz w:val="24"/>
          <w:szCs w:val="24"/>
          <w:lang w:val="id-ID"/>
        </w:rPr>
        <w:t>BAB II :Tinjauan penelitian</w:t>
      </w:r>
    </w:p>
    <w:p w14:paraId="5B1D1F2B" w14:textId="1D3FA560" w:rsidR="001414D1" w:rsidRPr="00156C47" w:rsidRDefault="001414D1" w:rsidP="00275069">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 xml:space="preserve">2.1 </w:t>
      </w:r>
      <w:r w:rsidR="00D14B05" w:rsidRPr="00156C47">
        <w:rPr>
          <w:rFonts w:ascii="Times New Roman" w:hAnsi="Times New Roman" w:cs="Times New Roman"/>
          <w:sz w:val="24"/>
          <w:szCs w:val="24"/>
        </w:rPr>
        <w:t>K</w:t>
      </w:r>
      <w:r w:rsidRPr="00156C47">
        <w:rPr>
          <w:rFonts w:ascii="Times New Roman" w:hAnsi="Times New Roman" w:cs="Times New Roman"/>
          <w:sz w:val="24"/>
          <w:szCs w:val="24"/>
          <w:lang w:val="id-ID"/>
        </w:rPr>
        <w:t>ajian Teori...........................................................................................................................</w:t>
      </w:r>
    </w:p>
    <w:p w14:paraId="3217FE42" w14:textId="33896A27" w:rsidR="006C4ACE" w:rsidRPr="00156C47" w:rsidRDefault="001414D1" w:rsidP="006C4ACE">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 xml:space="preserve">2.2 </w:t>
      </w:r>
      <w:r w:rsidR="00D14B05" w:rsidRPr="00156C47">
        <w:rPr>
          <w:rFonts w:ascii="Times New Roman" w:hAnsi="Times New Roman" w:cs="Times New Roman"/>
          <w:sz w:val="24"/>
          <w:szCs w:val="24"/>
        </w:rPr>
        <w:t>K</w:t>
      </w:r>
      <w:r w:rsidRPr="00156C47">
        <w:rPr>
          <w:rFonts w:ascii="Times New Roman" w:hAnsi="Times New Roman" w:cs="Times New Roman"/>
          <w:sz w:val="24"/>
          <w:szCs w:val="24"/>
          <w:lang w:val="id-ID"/>
        </w:rPr>
        <w:t>ajian Hasil</w:t>
      </w:r>
      <w:r w:rsidR="00D14B05" w:rsidRPr="00156C47">
        <w:rPr>
          <w:rFonts w:ascii="Times New Roman" w:hAnsi="Times New Roman" w:cs="Times New Roman"/>
          <w:sz w:val="24"/>
          <w:szCs w:val="24"/>
        </w:rPr>
        <w:t xml:space="preserve"> </w:t>
      </w:r>
      <w:r w:rsidRPr="00156C47">
        <w:rPr>
          <w:rFonts w:ascii="Times New Roman" w:hAnsi="Times New Roman" w:cs="Times New Roman"/>
          <w:sz w:val="24"/>
          <w:szCs w:val="24"/>
          <w:lang w:val="id-ID"/>
        </w:rPr>
        <w:t>Penelitian........................................................................................................</w:t>
      </w:r>
    </w:p>
    <w:p w14:paraId="55DBAF1D" w14:textId="0AC53FC8" w:rsidR="001414D1" w:rsidRPr="00156C47" w:rsidRDefault="001414D1" w:rsidP="00275069">
      <w:pPr>
        <w:spacing w:line="360" w:lineRule="auto"/>
        <w:rPr>
          <w:rFonts w:ascii="Times New Roman" w:hAnsi="Times New Roman" w:cs="Times New Roman"/>
          <w:b/>
          <w:bCs/>
          <w:sz w:val="24"/>
          <w:szCs w:val="24"/>
          <w:lang w:val="id-ID"/>
        </w:rPr>
      </w:pPr>
      <w:r w:rsidRPr="00156C47">
        <w:rPr>
          <w:rFonts w:ascii="Times New Roman" w:hAnsi="Times New Roman" w:cs="Times New Roman"/>
          <w:b/>
          <w:bCs/>
          <w:sz w:val="24"/>
          <w:szCs w:val="24"/>
          <w:lang w:val="id-ID"/>
        </w:rPr>
        <w:t>BAB III : Metodologi penelitian</w:t>
      </w:r>
    </w:p>
    <w:p w14:paraId="67D9C60C" w14:textId="12E73A97" w:rsidR="001414D1" w:rsidRPr="00156C47" w:rsidRDefault="001414D1" w:rsidP="00275069">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3</w:t>
      </w:r>
      <w:r w:rsidRPr="00156C47">
        <w:rPr>
          <w:rFonts w:ascii="Times New Roman" w:hAnsi="Times New Roman" w:cs="Times New Roman"/>
          <w:b/>
          <w:bCs/>
          <w:sz w:val="24"/>
          <w:szCs w:val="24"/>
          <w:lang w:val="id-ID"/>
        </w:rPr>
        <w:t>.</w:t>
      </w:r>
      <w:r w:rsidRPr="00156C47">
        <w:rPr>
          <w:rFonts w:ascii="Times New Roman" w:hAnsi="Times New Roman" w:cs="Times New Roman"/>
          <w:sz w:val="24"/>
          <w:szCs w:val="24"/>
          <w:lang w:val="id-ID"/>
        </w:rPr>
        <w:t>1</w:t>
      </w:r>
      <w:r w:rsidRPr="00156C47">
        <w:rPr>
          <w:rFonts w:ascii="Times New Roman" w:hAnsi="Times New Roman" w:cs="Times New Roman"/>
          <w:b/>
          <w:bCs/>
          <w:sz w:val="24"/>
          <w:szCs w:val="24"/>
          <w:lang w:val="id-ID"/>
        </w:rPr>
        <w:t xml:space="preserve"> </w:t>
      </w:r>
      <w:r w:rsidRPr="00156C47">
        <w:rPr>
          <w:rFonts w:ascii="Times New Roman" w:hAnsi="Times New Roman" w:cs="Times New Roman"/>
          <w:sz w:val="24"/>
          <w:szCs w:val="24"/>
          <w:lang w:val="id-ID"/>
        </w:rPr>
        <w:t>Metode Penelitian..................................................................................................................</w:t>
      </w:r>
    </w:p>
    <w:p w14:paraId="4B6FE84D" w14:textId="4CE2A293" w:rsidR="001414D1" w:rsidRPr="00156C47" w:rsidRDefault="001414D1" w:rsidP="003537FB">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3.2 Metode Pengumpulan Data....................................................................................................</w:t>
      </w:r>
    </w:p>
    <w:p w14:paraId="01C2890B" w14:textId="4FCA7382" w:rsidR="001414D1" w:rsidRPr="00156C47" w:rsidRDefault="001414D1" w:rsidP="006C4ACE">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3.</w:t>
      </w:r>
      <w:r w:rsidR="003537FB" w:rsidRPr="00156C47">
        <w:rPr>
          <w:rFonts w:ascii="Times New Roman" w:hAnsi="Times New Roman" w:cs="Times New Roman"/>
          <w:sz w:val="24"/>
          <w:szCs w:val="24"/>
        </w:rPr>
        <w:t>3</w:t>
      </w:r>
      <w:r w:rsidRPr="00156C47">
        <w:rPr>
          <w:rFonts w:ascii="Times New Roman" w:hAnsi="Times New Roman" w:cs="Times New Roman"/>
          <w:sz w:val="24"/>
          <w:szCs w:val="24"/>
          <w:lang w:val="id-ID"/>
        </w:rPr>
        <w:t xml:space="preserve"> Batasan Penelitian..................................................................................................................</w:t>
      </w:r>
    </w:p>
    <w:p w14:paraId="46431297" w14:textId="4C2C87A4" w:rsidR="001414D1" w:rsidRPr="00156C47" w:rsidRDefault="001414D1" w:rsidP="00275069">
      <w:pPr>
        <w:spacing w:line="360" w:lineRule="auto"/>
        <w:rPr>
          <w:rFonts w:ascii="Times New Roman" w:hAnsi="Times New Roman" w:cs="Times New Roman"/>
          <w:b/>
          <w:bCs/>
          <w:sz w:val="24"/>
          <w:szCs w:val="24"/>
          <w:lang w:val="id-ID"/>
        </w:rPr>
      </w:pPr>
      <w:r w:rsidRPr="00156C47">
        <w:rPr>
          <w:rFonts w:ascii="Times New Roman" w:hAnsi="Times New Roman" w:cs="Times New Roman"/>
          <w:b/>
          <w:bCs/>
          <w:sz w:val="24"/>
          <w:szCs w:val="24"/>
          <w:lang w:val="id-ID"/>
        </w:rPr>
        <w:t>BAB IV : Implementasi Penelitian</w:t>
      </w:r>
    </w:p>
    <w:p w14:paraId="59F15D20" w14:textId="1BD4DA61" w:rsidR="001414D1" w:rsidRPr="00156C47" w:rsidRDefault="001414D1" w:rsidP="006C4ACE">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4.1 Desain Antar Muka Aplikasi..................................................................................................</w:t>
      </w:r>
    </w:p>
    <w:p w14:paraId="1B8E7CB4" w14:textId="77777777" w:rsidR="001414D1" w:rsidRPr="00156C47" w:rsidRDefault="001414D1" w:rsidP="00275069">
      <w:pPr>
        <w:spacing w:line="360" w:lineRule="auto"/>
        <w:rPr>
          <w:rFonts w:ascii="Times New Roman" w:hAnsi="Times New Roman" w:cs="Times New Roman"/>
          <w:b/>
          <w:bCs/>
          <w:sz w:val="24"/>
          <w:szCs w:val="24"/>
          <w:lang w:val="id-ID"/>
        </w:rPr>
      </w:pPr>
      <w:r w:rsidRPr="00156C47">
        <w:rPr>
          <w:rFonts w:ascii="Times New Roman" w:hAnsi="Times New Roman" w:cs="Times New Roman"/>
          <w:b/>
          <w:bCs/>
          <w:sz w:val="24"/>
          <w:szCs w:val="24"/>
          <w:lang w:val="id-ID"/>
        </w:rPr>
        <w:t>BAB V : Kesimpulan</w:t>
      </w:r>
    </w:p>
    <w:p w14:paraId="4B5DB506" w14:textId="24B4129D" w:rsidR="00CB0A59" w:rsidRPr="00156C47" w:rsidRDefault="00CB0A59" w:rsidP="00770721">
      <w:pPr>
        <w:spacing w:line="360" w:lineRule="auto"/>
        <w:rPr>
          <w:rFonts w:ascii="Times New Roman" w:hAnsi="Times New Roman" w:cs="Times New Roman"/>
          <w:b/>
          <w:bCs/>
          <w:sz w:val="24"/>
          <w:szCs w:val="24"/>
        </w:rPr>
      </w:pPr>
      <w:r w:rsidRPr="00156C47">
        <w:rPr>
          <w:rFonts w:ascii="Times New Roman" w:hAnsi="Times New Roman" w:cs="Times New Roman"/>
          <w:b/>
          <w:bCs/>
          <w:sz w:val="24"/>
          <w:szCs w:val="24"/>
        </w:rPr>
        <w:t>DAFTAR PUSTAKA</w:t>
      </w:r>
    </w:p>
    <w:p w14:paraId="129723DE" w14:textId="77777777" w:rsidR="00DA2BF7" w:rsidRPr="00156C47" w:rsidRDefault="00DA2BF7" w:rsidP="00770721">
      <w:pPr>
        <w:spacing w:line="360" w:lineRule="auto"/>
        <w:rPr>
          <w:rFonts w:ascii="Times New Roman" w:hAnsi="Times New Roman" w:cs="Times New Roman"/>
          <w:b/>
          <w:bCs/>
          <w:sz w:val="24"/>
          <w:szCs w:val="24"/>
        </w:rPr>
      </w:pPr>
    </w:p>
    <w:p w14:paraId="7FE8807B" w14:textId="77777777" w:rsidR="003B5E03" w:rsidRPr="00156C47" w:rsidRDefault="003B5E03" w:rsidP="00275069">
      <w:pPr>
        <w:spacing w:line="360" w:lineRule="auto"/>
        <w:jc w:val="center"/>
        <w:rPr>
          <w:rFonts w:ascii="Times New Roman" w:hAnsi="Times New Roman" w:cs="Times New Roman"/>
          <w:b/>
          <w:bCs/>
          <w:sz w:val="24"/>
          <w:szCs w:val="22"/>
        </w:rPr>
      </w:pPr>
    </w:p>
    <w:p w14:paraId="1BE4A475" w14:textId="77777777" w:rsidR="00DA2BF7" w:rsidRPr="00156C47" w:rsidRDefault="00DA2BF7" w:rsidP="00275069">
      <w:pPr>
        <w:spacing w:line="360" w:lineRule="auto"/>
        <w:jc w:val="center"/>
        <w:rPr>
          <w:rFonts w:ascii="Times New Roman" w:hAnsi="Times New Roman" w:cs="Times New Roman"/>
          <w:b/>
          <w:bCs/>
          <w:sz w:val="24"/>
          <w:szCs w:val="22"/>
        </w:rPr>
      </w:pPr>
    </w:p>
    <w:p w14:paraId="34E6019C" w14:textId="77777777" w:rsidR="003B5E03" w:rsidRPr="00156C47" w:rsidRDefault="003B5E03" w:rsidP="00275069">
      <w:pPr>
        <w:spacing w:line="360" w:lineRule="auto"/>
        <w:jc w:val="center"/>
        <w:rPr>
          <w:rFonts w:ascii="Times New Roman" w:hAnsi="Times New Roman" w:cs="Times New Roman"/>
          <w:b/>
          <w:bCs/>
          <w:sz w:val="24"/>
          <w:szCs w:val="22"/>
        </w:rPr>
      </w:pPr>
    </w:p>
    <w:p w14:paraId="6A8D588D" w14:textId="77777777" w:rsidR="003B5E03" w:rsidRPr="00156C47" w:rsidRDefault="003B5E03" w:rsidP="00275069">
      <w:pPr>
        <w:spacing w:line="360" w:lineRule="auto"/>
        <w:jc w:val="center"/>
        <w:rPr>
          <w:rFonts w:ascii="Times New Roman" w:hAnsi="Times New Roman" w:cs="Times New Roman"/>
          <w:b/>
          <w:bCs/>
          <w:sz w:val="24"/>
          <w:szCs w:val="22"/>
        </w:rPr>
      </w:pPr>
    </w:p>
    <w:p w14:paraId="07530B5B" w14:textId="77777777" w:rsidR="006638EC" w:rsidRPr="00156C47" w:rsidRDefault="006638EC" w:rsidP="00275069">
      <w:pPr>
        <w:spacing w:line="360" w:lineRule="auto"/>
        <w:jc w:val="center"/>
        <w:rPr>
          <w:rFonts w:ascii="Times New Roman" w:hAnsi="Times New Roman" w:cs="Times New Roman"/>
          <w:b/>
          <w:bCs/>
          <w:sz w:val="24"/>
          <w:szCs w:val="22"/>
        </w:rPr>
      </w:pPr>
    </w:p>
    <w:p w14:paraId="47073503" w14:textId="77777777" w:rsidR="00DA2BF7" w:rsidRPr="00156C47" w:rsidRDefault="00DA2BF7" w:rsidP="00275069">
      <w:pPr>
        <w:spacing w:line="360" w:lineRule="auto"/>
        <w:jc w:val="center"/>
        <w:rPr>
          <w:rFonts w:ascii="Times New Roman" w:hAnsi="Times New Roman" w:cs="Times New Roman"/>
          <w:b/>
          <w:bCs/>
          <w:sz w:val="24"/>
          <w:szCs w:val="22"/>
        </w:rPr>
      </w:pPr>
    </w:p>
    <w:p w14:paraId="0C445C0C" w14:textId="77777777" w:rsidR="00DA2BF7" w:rsidRPr="00156C47" w:rsidRDefault="00DA2BF7" w:rsidP="00275069">
      <w:pPr>
        <w:spacing w:line="360" w:lineRule="auto"/>
        <w:jc w:val="center"/>
        <w:rPr>
          <w:rFonts w:ascii="Times New Roman" w:hAnsi="Times New Roman" w:cs="Times New Roman"/>
          <w:b/>
          <w:bCs/>
          <w:sz w:val="24"/>
          <w:szCs w:val="22"/>
        </w:rPr>
      </w:pPr>
    </w:p>
    <w:p w14:paraId="181B9379" w14:textId="76D87F02" w:rsidR="00AB5A98" w:rsidRPr="00156C47" w:rsidRDefault="00224E2E" w:rsidP="00275069">
      <w:pPr>
        <w:spacing w:line="360" w:lineRule="auto"/>
        <w:jc w:val="center"/>
        <w:rPr>
          <w:rFonts w:ascii="Times New Roman" w:hAnsi="Times New Roman" w:cs="Times New Roman"/>
          <w:b/>
          <w:bCs/>
          <w:sz w:val="24"/>
          <w:szCs w:val="22"/>
        </w:rPr>
      </w:pPr>
      <w:r w:rsidRPr="00156C47">
        <w:rPr>
          <w:rFonts w:ascii="Times New Roman" w:hAnsi="Times New Roman" w:cs="Times New Roman"/>
          <w:b/>
          <w:bCs/>
          <w:sz w:val="24"/>
          <w:szCs w:val="22"/>
        </w:rPr>
        <w:lastRenderedPageBreak/>
        <w:t>B</w:t>
      </w:r>
      <w:r w:rsidR="00153326" w:rsidRPr="00156C47">
        <w:rPr>
          <w:rFonts w:ascii="Times New Roman" w:hAnsi="Times New Roman" w:cs="Times New Roman"/>
          <w:b/>
          <w:bCs/>
          <w:sz w:val="24"/>
          <w:szCs w:val="22"/>
        </w:rPr>
        <w:t>AB</w:t>
      </w:r>
      <w:r w:rsidRPr="00156C47">
        <w:rPr>
          <w:rFonts w:ascii="Times New Roman" w:hAnsi="Times New Roman" w:cs="Times New Roman"/>
          <w:b/>
          <w:bCs/>
          <w:sz w:val="24"/>
          <w:szCs w:val="22"/>
        </w:rPr>
        <w:t xml:space="preserve"> I</w:t>
      </w:r>
    </w:p>
    <w:p w14:paraId="2AF7A7BA" w14:textId="7AF4B047" w:rsidR="00224E2E" w:rsidRPr="00156C47" w:rsidRDefault="00224E2E" w:rsidP="00275069">
      <w:pPr>
        <w:spacing w:line="360" w:lineRule="auto"/>
        <w:jc w:val="center"/>
        <w:rPr>
          <w:rFonts w:ascii="Times New Roman" w:hAnsi="Times New Roman" w:cs="Times New Roman"/>
          <w:b/>
          <w:bCs/>
          <w:sz w:val="24"/>
          <w:szCs w:val="22"/>
        </w:rPr>
      </w:pPr>
      <w:r w:rsidRPr="00156C47">
        <w:rPr>
          <w:rFonts w:ascii="Times New Roman" w:hAnsi="Times New Roman" w:cs="Times New Roman"/>
          <w:b/>
          <w:bCs/>
          <w:sz w:val="24"/>
          <w:szCs w:val="22"/>
        </w:rPr>
        <w:t>PENDAHULUAN</w:t>
      </w:r>
    </w:p>
    <w:p w14:paraId="77CDF855" w14:textId="5E8B912D" w:rsidR="00153326" w:rsidRPr="00156C47" w:rsidRDefault="00153326" w:rsidP="00275069">
      <w:pPr>
        <w:pStyle w:val="ListParagraph"/>
        <w:numPr>
          <w:ilvl w:val="1"/>
          <w:numId w:val="1"/>
        </w:numPr>
        <w:spacing w:line="360" w:lineRule="auto"/>
        <w:rPr>
          <w:rFonts w:ascii="Times New Roman" w:hAnsi="Times New Roman" w:cs="Times New Roman"/>
          <w:b/>
          <w:bCs/>
          <w:sz w:val="24"/>
          <w:szCs w:val="22"/>
        </w:rPr>
      </w:pPr>
      <w:r w:rsidRPr="00156C47">
        <w:rPr>
          <w:rFonts w:ascii="Times New Roman" w:hAnsi="Times New Roman" w:cs="Times New Roman"/>
          <w:b/>
          <w:bCs/>
          <w:sz w:val="24"/>
          <w:szCs w:val="22"/>
        </w:rPr>
        <w:t>Latar Belakang</w:t>
      </w:r>
    </w:p>
    <w:p w14:paraId="3A0A6443" w14:textId="77777777" w:rsidR="007E0DD8" w:rsidRPr="00156C47" w:rsidRDefault="007E0DD8" w:rsidP="00275069">
      <w:pPr>
        <w:pStyle w:val="ListParagraph"/>
        <w:spacing w:line="360" w:lineRule="auto"/>
        <w:ind w:left="360"/>
        <w:rPr>
          <w:rFonts w:ascii="Times New Roman" w:hAnsi="Times New Roman" w:cs="Times New Roman"/>
          <w:sz w:val="24"/>
          <w:szCs w:val="24"/>
        </w:rPr>
      </w:pPr>
      <w:r w:rsidRPr="00156C47">
        <w:rPr>
          <w:rFonts w:ascii="Times New Roman" w:hAnsi="Times New Roman" w:cs="Times New Roman"/>
          <w:sz w:val="24"/>
          <w:szCs w:val="24"/>
        </w:rPr>
        <w:t>Ilmu Tajwid secara bahasa mempunyai arti memperindah/tahsin [1]. Sedangkan Ilmu Tajwid secara istilah memiliki beberapa pengertian yang saling berdekatan. Di antaranya : a. Ilmu yang mempelajari cara menempatkan huruf pada tempatnya dengan mempertimbangkan makhraj (tempat keluarnya huruf), ciri-ciri, waqaf (berhenti), dan ibtida' (permulaan) tanpa menimbulkan kesulitan atau beban bagi pelafazhnya. b. Ilmu yang menjelaskan prinsip-prinsip dan aturan-aturan yang harus diikuti saat membaca Al-Qur'an sesuai dengan metode yang diajarkan oleh Rasulullah saw dan diterima oleh umat Muslim. c. Ilmu yang digunakan untuk memahami cara mengucapkan ayat-ayat suci Al-Qur'an. [1].</w:t>
      </w:r>
    </w:p>
    <w:p w14:paraId="70111D8A" w14:textId="77777777" w:rsidR="006E615E" w:rsidRPr="00156C47" w:rsidRDefault="006E615E" w:rsidP="00275069">
      <w:pPr>
        <w:pStyle w:val="ListParagraph"/>
        <w:spacing w:line="360" w:lineRule="auto"/>
        <w:ind w:left="360"/>
        <w:rPr>
          <w:rFonts w:ascii="Times New Roman" w:hAnsi="Times New Roman" w:cs="Times New Roman"/>
          <w:sz w:val="24"/>
          <w:szCs w:val="24"/>
        </w:rPr>
      </w:pPr>
    </w:p>
    <w:p w14:paraId="3BB51FD4" w14:textId="77777777" w:rsidR="007E0DD8" w:rsidRPr="00156C47" w:rsidRDefault="007E0DD8" w:rsidP="00275069">
      <w:pPr>
        <w:pStyle w:val="ListParagraph"/>
        <w:spacing w:line="360" w:lineRule="auto"/>
        <w:ind w:left="360"/>
        <w:rPr>
          <w:rFonts w:ascii="Times New Roman" w:hAnsi="Times New Roman" w:cs="Times New Roman"/>
          <w:sz w:val="24"/>
          <w:szCs w:val="24"/>
        </w:rPr>
      </w:pPr>
      <w:r w:rsidRPr="00156C47">
        <w:rPr>
          <w:rFonts w:ascii="Times New Roman" w:hAnsi="Times New Roman" w:cs="Times New Roman"/>
          <w:sz w:val="24"/>
          <w:szCs w:val="24"/>
        </w:rPr>
        <w:t xml:space="preserve">Tujuan mempelajari ilmu tajwid ialah agar dapat membaca ayat-ayat al-Qur’an dengan baik (fashih) sesuai dengan yang diajarkan Rasulullah saw. serta dapat memelihara lisannya dari kesalahan-kesalahan ketika membaca al-Qur’an.[2]. Hukum mempelajari ilmu tajwid adalah </w:t>
      </w:r>
      <w:r w:rsidRPr="00156C47">
        <w:rPr>
          <w:rFonts w:ascii="Times New Roman" w:hAnsi="Times New Roman" w:cs="Times New Roman"/>
          <w:i/>
          <w:iCs/>
          <w:sz w:val="24"/>
          <w:szCs w:val="24"/>
        </w:rPr>
        <w:t>fardhu kifayah</w:t>
      </w:r>
      <w:r w:rsidRPr="00156C47">
        <w:rPr>
          <w:rFonts w:ascii="Times New Roman" w:hAnsi="Times New Roman" w:cs="Times New Roman"/>
          <w:sz w:val="24"/>
          <w:szCs w:val="24"/>
        </w:rPr>
        <w:t xml:space="preserve">, artinya jika ada sebagian kaum muslimin yang mempelajari ilmu tajwid, maka gugurlah kewajiban sebagian kaum muslimin lainnya. Adapun mengamalkan ilmu tajwid hukumnya </w:t>
      </w:r>
      <w:r w:rsidRPr="00156C47">
        <w:rPr>
          <w:rFonts w:ascii="Times New Roman" w:hAnsi="Times New Roman" w:cs="Times New Roman"/>
          <w:i/>
          <w:iCs/>
          <w:sz w:val="24"/>
          <w:szCs w:val="24"/>
        </w:rPr>
        <w:t xml:space="preserve">fardhu ‘ain </w:t>
      </w:r>
      <w:r w:rsidRPr="00156C47">
        <w:rPr>
          <w:rFonts w:ascii="Times New Roman" w:hAnsi="Times New Roman" w:cs="Times New Roman"/>
          <w:sz w:val="24"/>
          <w:szCs w:val="24"/>
        </w:rPr>
        <w:t>bagi setiap pembaca al-Qur’an (qari’) dari umat Islam. Artinya, meskipun hukum mempelajari tajwid fardhu kifayah , tetapi membaca al-Qur’an dengan baik dan benar adalah suatu keharusan (fardhu’ain) [2].</w:t>
      </w:r>
    </w:p>
    <w:p w14:paraId="374DCF30" w14:textId="77777777" w:rsidR="006E615E" w:rsidRPr="00156C47" w:rsidRDefault="006E615E" w:rsidP="00275069">
      <w:pPr>
        <w:pStyle w:val="ListParagraph"/>
        <w:spacing w:line="360" w:lineRule="auto"/>
        <w:ind w:left="360"/>
        <w:rPr>
          <w:rFonts w:ascii="Times New Roman" w:hAnsi="Times New Roman" w:cs="Times New Roman"/>
          <w:b/>
          <w:bCs/>
          <w:sz w:val="24"/>
          <w:szCs w:val="24"/>
        </w:rPr>
      </w:pPr>
    </w:p>
    <w:p w14:paraId="2E92D86A" w14:textId="3F1229F9" w:rsidR="007E0DD8" w:rsidRPr="00156C47" w:rsidRDefault="007E0DD8" w:rsidP="00275069">
      <w:pPr>
        <w:pStyle w:val="ListParagraph"/>
        <w:spacing w:line="360" w:lineRule="auto"/>
        <w:ind w:left="360"/>
        <w:rPr>
          <w:rFonts w:ascii="Times New Roman" w:hAnsi="Times New Roman" w:cs="Times New Roman"/>
          <w:sz w:val="24"/>
          <w:szCs w:val="24"/>
        </w:rPr>
      </w:pPr>
      <w:r w:rsidRPr="00156C47">
        <w:rPr>
          <w:rFonts w:ascii="Times New Roman" w:hAnsi="Times New Roman" w:cs="Times New Roman"/>
          <w:sz w:val="24"/>
          <w:szCs w:val="24"/>
        </w:rPr>
        <w:t>Pada umumnya pembelajaran ilmu tajwid sudah diajarkan sejak kecil dan dalam jangka waktu yang lama. Akan tetapi, hanya sedikit umat muslim yang memahami ilmu tajwid secara menyeluruh. Meskipun minat belajar ilmu tajwid masih ada, namun banyak dari umat muslim yang sibuk dengan aktifitasnya sehingga tidak bisa membagi waktu untuk belajar ilmu tajwid. Maka tak jarang umat muslim memilih belajar ilmu tajwid di rumah. Namun media pembelajaran yang tersedia di rumah memiliki kekurangan seperti buku yang penyajiannya berupa tulisan sehinggan susah dipahami oleh umat muslim awam dan bisa jadi sumber bacaan tajwidnya kurang terpercaya[4].</w:t>
      </w:r>
    </w:p>
    <w:p w14:paraId="7090C53F" w14:textId="77777777" w:rsidR="006E615E" w:rsidRPr="00156C47" w:rsidRDefault="006E615E" w:rsidP="00275069">
      <w:pPr>
        <w:pStyle w:val="ListParagraph"/>
        <w:spacing w:line="360" w:lineRule="auto"/>
        <w:ind w:left="360"/>
        <w:rPr>
          <w:rFonts w:ascii="Times New Roman" w:hAnsi="Times New Roman" w:cs="Times New Roman"/>
          <w:b/>
          <w:bCs/>
          <w:sz w:val="24"/>
          <w:szCs w:val="24"/>
        </w:rPr>
      </w:pPr>
    </w:p>
    <w:p w14:paraId="52853086" w14:textId="77777777" w:rsidR="007E0DD8" w:rsidRPr="00156C47" w:rsidRDefault="007E0DD8" w:rsidP="00275069">
      <w:pPr>
        <w:pStyle w:val="ListParagraph"/>
        <w:spacing w:line="360" w:lineRule="auto"/>
        <w:ind w:left="360"/>
        <w:rPr>
          <w:rFonts w:ascii="Times New Roman" w:hAnsi="Times New Roman" w:cs="Times New Roman"/>
          <w:sz w:val="24"/>
          <w:szCs w:val="24"/>
        </w:rPr>
      </w:pPr>
      <w:r w:rsidRPr="00156C47">
        <w:rPr>
          <w:rFonts w:ascii="Times New Roman" w:hAnsi="Times New Roman" w:cs="Times New Roman"/>
          <w:sz w:val="24"/>
          <w:szCs w:val="24"/>
        </w:rPr>
        <w:t xml:space="preserve">Pemanfaatan media dalam proses pembelajaran memegang peranan penting dalama proses belajar. Media pembelajaran ini berisi materi-materi yang tujuannya dapat </w:t>
      </w:r>
      <w:r w:rsidRPr="00156C47">
        <w:rPr>
          <w:rFonts w:ascii="Times New Roman" w:hAnsi="Times New Roman" w:cs="Times New Roman"/>
          <w:sz w:val="24"/>
          <w:szCs w:val="24"/>
        </w:rPr>
        <w:lastRenderedPageBreak/>
        <w:t>memudahkan pengguna untuk memahami materi yang disajikan[3]. Salah satu media yang dapat dimanfaatkan untuk pembelajaran tajwid adalah Web Interaktif, dalam web ini kita dapat meningkatkan minat belajar tajwid dengan cara membungkus pembelajaran tajwid ini dengan cara yang menarik di dalam sebuah website, seperti dengan menonton video, menjawab kuis, dan dll.</w:t>
      </w:r>
    </w:p>
    <w:p w14:paraId="0563BABE" w14:textId="77777777" w:rsidR="006E615E" w:rsidRPr="00156C47" w:rsidRDefault="006E615E" w:rsidP="00275069">
      <w:pPr>
        <w:pStyle w:val="ListParagraph"/>
        <w:spacing w:line="360" w:lineRule="auto"/>
        <w:ind w:left="360"/>
        <w:rPr>
          <w:rFonts w:ascii="Times New Roman" w:hAnsi="Times New Roman" w:cs="Times New Roman"/>
          <w:sz w:val="24"/>
          <w:szCs w:val="24"/>
        </w:rPr>
      </w:pPr>
    </w:p>
    <w:p w14:paraId="5AA37299" w14:textId="77777777" w:rsidR="007E0DD8" w:rsidRPr="00156C47" w:rsidRDefault="007E0DD8" w:rsidP="00275069">
      <w:pPr>
        <w:pStyle w:val="ListParagraph"/>
        <w:spacing w:line="360" w:lineRule="auto"/>
        <w:ind w:left="360"/>
        <w:rPr>
          <w:rFonts w:ascii="Times New Roman" w:hAnsi="Times New Roman" w:cs="Times New Roman"/>
          <w:sz w:val="24"/>
          <w:szCs w:val="24"/>
        </w:rPr>
      </w:pPr>
      <w:r w:rsidRPr="00156C47">
        <w:rPr>
          <w:rFonts w:ascii="Times New Roman" w:hAnsi="Times New Roman" w:cs="Times New Roman"/>
          <w:sz w:val="24"/>
          <w:szCs w:val="24"/>
        </w:rPr>
        <w:t>Mewujudkan pembelajaran berbasis web bukan sekedar meletakkan materi belajar pada web untuk kemudian diakses melalui komputer/hp/tablet. Web bukan hanya digunakan sebagai media alternatif pengganti kertas untuk menyimpan berbagai dokumentasi atau informasi. Web memiliki keunggulan dari media kertas atau media lainnya, yaitu dapat diakses dimanapun dan kapanpun selama kita terhubung internet[6].</w:t>
      </w:r>
      <w:r w:rsidRPr="00156C47">
        <w:rPr>
          <w:rFonts w:ascii="Times New Roman" w:hAnsi="Times New Roman" w:cs="Times New Roman"/>
          <w:b/>
          <w:bCs/>
          <w:sz w:val="24"/>
          <w:szCs w:val="24"/>
        </w:rPr>
        <w:t xml:space="preserve"> </w:t>
      </w:r>
      <w:r w:rsidRPr="00156C47">
        <w:rPr>
          <w:rFonts w:ascii="Times New Roman" w:hAnsi="Times New Roman" w:cs="Times New Roman"/>
          <w:sz w:val="24"/>
          <w:szCs w:val="24"/>
        </w:rPr>
        <w:t>Selain itu, halaman web dapat berisi konten multimedia yang dapat membuat pembelajaran menjadi lebih menarik, ilustratif, dan interaktif. Website dapat dibuat dengan menggunakan framework tertentu untuk memudahkan programmer dalam membangun web [3]. Laravel adalah framework yang dapat digunakan untuk membuat aplikasi berbasis web yang disusun dalam bahasa PHP.</w:t>
      </w:r>
    </w:p>
    <w:p w14:paraId="4B704354" w14:textId="77777777" w:rsidR="007E0DD8" w:rsidRPr="00156C47" w:rsidRDefault="007E0DD8" w:rsidP="00275069">
      <w:pPr>
        <w:pStyle w:val="ListParagraph"/>
        <w:spacing w:line="360" w:lineRule="auto"/>
        <w:ind w:left="360"/>
        <w:rPr>
          <w:rFonts w:ascii="Times New Roman" w:hAnsi="Times New Roman" w:cs="Times New Roman"/>
          <w:sz w:val="24"/>
          <w:szCs w:val="24"/>
        </w:rPr>
      </w:pPr>
      <w:r w:rsidRPr="00156C47">
        <w:rPr>
          <w:rFonts w:ascii="Times New Roman" w:hAnsi="Times New Roman" w:cs="Times New Roman"/>
          <w:sz w:val="24"/>
          <w:szCs w:val="24"/>
        </w:rPr>
        <w:t>Materi yang disajikan pada website ini dikhususkan untuk dasar-dasar ilmu tajwid seperti qolqolah sughro dan kubro, idgham, iqlab, hukum nun sukun dan tanwin, hukum nun sukun mim sukun, huruf makharijul,  shifatul huruf yang disajikan dalam bentuk teks, gambar, audio dan video yang menarik.[3]</w:t>
      </w:r>
    </w:p>
    <w:p w14:paraId="3969AD15" w14:textId="77777777" w:rsidR="006E615E" w:rsidRPr="00156C47" w:rsidRDefault="006E615E" w:rsidP="00275069">
      <w:pPr>
        <w:pStyle w:val="ListParagraph"/>
        <w:spacing w:line="360" w:lineRule="auto"/>
        <w:ind w:left="360"/>
        <w:rPr>
          <w:rFonts w:ascii="Times New Roman" w:hAnsi="Times New Roman" w:cs="Times New Roman"/>
          <w:sz w:val="24"/>
          <w:szCs w:val="24"/>
        </w:rPr>
      </w:pPr>
    </w:p>
    <w:p w14:paraId="2C956CE3" w14:textId="1A60B4C8" w:rsidR="00F8390E" w:rsidRPr="00156C47" w:rsidRDefault="00F8390E" w:rsidP="00294F0A">
      <w:pPr>
        <w:pStyle w:val="ListParagraph"/>
        <w:spacing w:line="360" w:lineRule="auto"/>
        <w:ind w:left="360"/>
        <w:rPr>
          <w:rStyle w:val="fontstyle01"/>
          <w:rFonts w:ascii="Times New Roman" w:hAnsi="Times New Roman" w:cs="Times New Roman"/>
        </w:rPr>
      </w:pPr>
      <w:r w:rsidRPr="00156C47">
        <w:rPr>
          <w:rStyle w:val="fontstyle01"/>
          <w:rFonts w:ascii="Times New Roman" w:hAnsi="Times New Roman" w:cs="Times New Roman"/>
        </w:rPr>
        <w:t xml:space="preserve">Pembelajaran Tajwid </w:t>
      </w:r>
      <w:r w:rsidR="00294F0A" w:rsidRPr="00156C47">
        <w:rPr>
          <w:rStyle w:val="fontstyle01"/>
          <w:rFonts w:ascii="Times New Roman" w:hAnsi="Times New Roman" w:cs="Times New Roman"/>
        </w:rPr>
        <w:t>sering kali</w:t>
      </w:r>
      <w:r w:rsidRPr="00156C47">
        <w:rPr>
          <w:rStyle w:val="fontstyle01"/>
          <w:rFonts w:ascii="Times New Roman" w:hAnsi="Times New Roman" w:cs="Times New Roman"/>
        </w:rPr>
        <w:t xml:space="preserve"> </w:t>
      </w:r>
      <w:r w:rsidR="00294F0A" w:rsidRPr="00156C47">
        <w:rPr>
          <w:rStyle w:val="fontstyle01"/>
          <w:rFonts w:ascii="Times New Roman" w:hAnsi="Times New Roman" w:cs="Times New Roman"/>
        </w:rPr>
        <w:t xml:space="preserve">menjadi pembelajaran </w:t>
      </w:r>
      <w:r w:rsidRPr="00156C47">
        <w:rPr>
          <w:rStyle w:val="fontstyle01"/>
          <w:rFonts w:ascii="Times New Roman" w:hAnsi="Times New Roman" w:cs="Times New Roman"/>
        </w:rPr>
        <w:t>yang membosankan</w:t>
      </w:r>
      <w:r w:rsidRPr="00156C47">
        <w:rPr>
          <w:rFonts w:ascii="Times New Roman" w:hAnsi="Times New Roman" w:cs="Times New Roman"/>
          <w:color w:val="000000"/>
        </w:rPr>
        <w:br/>
      </w:r>
      <w:r w:rsidRPr="00156C47">
        <w:rPr>
          <w:rStyle w:val="fontstyle01"/>
          <w:rFonts w:ascii="Times New Roman" w:hAnsi="Times New Roman" w:cs="Times New Roman"/>
        </w:rPr>
        <w:t>karena memang terkadang jauh dari peminatan mahasiswa saat kini. Mahasiswa kini</w:t>
      </w:r>
      <w:r w:rsidRPr="00156C47">
        <w:rPr>
          <w:rFonts w:ascii="Times New Roman" w:hAnsi="Times New Roman" w:cs="Times New Roman"/>
          <w:color w:val="000000"/>
        </w:rPr>
        <w:br/>
      </w:r>
      <w:r w:rsidRPr="00156C47">
        <w:rPr>
          <w:rStyle w:val="fontstyle01"/>
          <w:rFonts w:ascii="Times New Roman" w:hAnsi="Times New Roman" w:cs="Times New Roman"/>
        </w:rPr>
        <w:t>yang cenderung melakukan studi yang berkaitan dengan apa yang dapat mereka</w:t>
      </w:r>
      <w:r w:rsidRPr="00156C47">
        <w:rPr>
          <w:rFonts w:ascii="Times New Roman" w:hAnsi="Times New Roman" w:cs="Times New Roman"/>
          <w:color w:val="000000"/>
        </w:rPr>
        <w:br/>
      </w:r>
      <w:r w:rsidRPr="00156C47">
        <w:rPr>
          <w:rStyle w:val="fontstyle01"/>
          <w:rFonts w:ascii="Times New Roman" w:hAnsi="Times New Roman" w:cs="Times New Roman"/>
        </w:rPr>
        <w:t>kerjakan dalam tugas sehari-hari setelah mereka selesai kuliah. Sementara tawaran</w:t>
      </w:r>
      <w:r w:rsidRPr="00156C47">
        <w:rPr>
          <w:rFonts w:ascii="Times New Roman" w:hAnsi="Times New Roman" w:cs="Times New Roman"/>
          <w:color w:val="000000"/>
        </w:rPr>
        <w:br/>
      </w:r>
      <w:r w:rsidRPr="00156C47">
        <w:rPr>
          <w:rStyle w:val="fontstyle01"/>
          <w:rFonts w:ascii="Times New Roman" w:hAnsi="Times New Roman" w:cs="Times New Roman"/>
        </w:rPr>
        <w:t>pekerjaan profesional kekinian lebih menjadikan hal-hal yang bersifat instan dan halhal yang lebih praktis-pragmatis dalam membangun skala kehidupan yang lebih</w:t>
      </w:r>
      <w:r w:rsidRPr="00156C47">
        <w:rPr>
          <w:rFonts w:ascii="Times New Roman" w:hAnsi="Times New Roman" w:cs="Times New Roman"/>
          <w:color w:val="000000"/>
          <w:sz w:val="24"/>
          <w:szCs w:val="24"/>
        </w:rPr>
        <w:br/>
      </w:r>
      <w:r w:rsidRPr="00156C47">
        <w:rPr>
          <w:rStyle w:val="fontstyle01"/>
          <w:rFonts w:ascii="Times New Roman" w:hAnsi="Times New Roman" w:cs="Times New Roman"/>
        </w:rPr>
        <w:t>mundan. Sementara tuntutan eskatologis menuju kehidupan akherat yang lebih baik,</w:t>
      </w:r>
      <w:r w:rsidRPr="00156C47">
        <w:rPr>
          <w:rFonts w:ascii="Times New Roman" w:hAnsi="Times New Roman" w:cs="Times New Roman"/>
          <w:color w:val="000000"/>
          <w:sz w:val="24"/>
          <w:szCs w:val="24"/>
        </w:rPr>
        <w:br/>
      </w:r>
      <w:r w:rsidRPr="00156C47">
        <w:rPr>
          <w:rStyle w:val="fontstyle01"/>
          <w:rFonts w:ascii="Times New Roman" w:hAnsi="Times New Roman" w:cs="Times New Roman"/>
        </w:rPr>
        <w:t>acapkali terpinggirkan oleh kehidupan yang serba praktis dan bersifat keduniawian.</w:t>
      </w:r>
      <w:r w:rsidR="006E615E" w:rsidRPr="00156C47">
        <w:rPr>
          <w:rStyle w:val="fontstyle01"/>
          <w:rFonts w:ascii="Times New Roman" w:hAnsi="Times New Roman" w:cs="Times New Roman"/>
        </w:rPr>
        <w:t>[</w:t>
      </w:r>
      <w:r w:rsidRPr="00156C47">
        <w:rPr>
          <w:rStyle w:val="fontstyle01"/>
          <w:rFonts w:ascii="Times New Roman" w:hAnsi="Times New Roman" w:cs="Times New Roman"/>
        </w:rPr>
        <w:t>2</w:t>
      </w:r>
      <w:r w:rsidR="006E615E" w:rsidRPr="00156C47">
        <w:rPr>
          <w:rStyle w:val="fontstyle01"/>
          <w:rFonts w:ascii="Times New Roman" w:hAnsi="Times New Roman" w:cs="Times New Roman"/>
        </w:rPr>
        <w:t>]</w:t>
      </w:r>
    </w:p>
    <w:p w14:paraId="21654D00" w14:textId="0B84056F" w:rsidR="00C74E8B" w:rsidRPr="00156C47" w:rsidRDefault="0081023A" w:rsidP="00275069">
      <w:pPr>
        <w:pStyle w:val="ListParagraph"/>
        <w:spacing w:line="360" w:lineRule="auto"/>
        <w:ind w:left="360"/>
        <w:rPr>
          <w:rStyle w:val="fontstyle01"/>
          <w:rFonts w:ascii="Times New Roman" w:hAnsi="Times New Roman" w:cs="Times New Roman"/>
        </w:rPr>
      </w:pPr>
      <w:r w:rsidRPr="00156C47">
        <w:rPr>
          <w:rStyle w:val="fontstyle01"/>
          <w:rFonts w:ascii="Times New Roman" w:hAnsi="Times New Roman" w:cs="Times New Roman"/>
        </w:rPr>
        <w:t>Kehidupan yang serba praktis dan serba elektronik dengan internet sebagai</w:t>
      </w:r>
      <w:r w:rsidRPr="00156C47">
        <w:rPr>
          <w:rFonts w:ascii="Times New Roman" w:hAnsi="Times New Roman" w:cs="Times New Roman"/>
          <w:color w:val="000000"/>
          <w:sz w:val="24"/>
          <w:szCs w:val="24"/>
        </w:rPr>
        <w:br/>
      </w:r>
      <w:r w:rsidRPr="00156C47">
        <w:rPr>
          <w:rStyle w:val="fontstyle01"/>
          <w:rFonts w:ascii="Times New Roman" w:hAnsi="Times New Roman" w:cs="Times New Roman"/>
        </w:rPr>
        <w:t>pendukungnya menambah masalah baru bagi problem pembelajaran di hampir semua</w:t>
      </w:r>
      <w:r w:rsidRPr="00156C47">
        <w:rPr>
          <w:rFonts w:ascii="Times New Roman" w:hAnsi="Times New Roman" w:cs="Times New Roman"/>
          <w:color w:val="000000"/>
          <w:sz w:val="24"/>
          <w:szCs w:val="24"/>
        </w:rPr>
        <w:br/>
      </w:r>
      <w:r w:rsidRPr="00156C47">
        <w:rPr>
          <w:rStyle w:val="fontstyle01"/>
          <w:rFonts w:ascii="Times New Roman" w:hAnsi="Times New Roman" w:cs="Times New Roman"/>
        </w:rPr>
        <w:t>bidang keilmuan yang ditawarkan. Akibatnya, sangat boleh jadi bahwa pembejalaran</w:t>
      </w:r>
      <w:r w:rsidRPr="00156C47">
        <w:rPr>
          <w:rFonts w:ascii="Times New Roman" w:hAnsi="Times New Roman" w:cs="Times New Roman"/>
          <w:color w:val="000000"/>
          <w:sz w:val="24"/>
          <w:szCs w:val="24"/>
        </w:rPr>
        <w:br/>
      </w:r>
      <w:r w:rsidRPr="00156C47">
        <w:rPr>
          <w:rStyle w:val="fontstyle01"/>
          <w:rFonts w:ascii="Times New Roman" w:hAnsi="Times New Roman" w:cs="Times New Roman"/>
        </w:rPr>
        <w:t xml:space="preserve">Ilmu Tajwid tidak menarik perhatian mereka. </w:t>
      </w:r>
      <w:r w:rsidRPr="00156C47">
        <w:rPr>
          <w:rFonts w:ascii="Times New Roman" w:hAnsi="Times New Roman" w:cs="Times New Roman"/>
          <w:color w:val="000000"/>
          <w:sz w:val="24"/>
          <w:szCs w:val="24"/>
        </w:rPr>
        <w:br/>
      </w:r>
      <w:r w:rsidRPr="00156C47">
        <w:rPr>
          <w:rStyle w:val="fontstyle01"/>
          <w:rFonts w:ascii="Times New Roman" w:hAnsi="Times New Roman" w:cs="Times New Roman"/>
        </w:rPr>
        <w:t>Penciptaan daya tarik ini agaknya masih menjadi masalah besar, lantaran</w:t>
      </w:r>
      <w:r w:rsidRPr="00156C47">
        <w:rPr>
          <w:rFonts w:ascii="Times New Roman" w:hAnsi="Times New Roman" w:cs="Times New Roman"/>
          <w:color w:val="000000"/>
          <w:sz w:val="24"/>
          <w:szCs w:val="24"/>
        </w:rPr>
        <w:br/>
      </w:r>
      <w:r w:rsidRPr="00156C47">
        <w:rPr>
          <w:rStyle w:val="fontstyle01"/>
          <w:rFonts w:ascii="Times New Roman" w:hAnsi="Times New Roman" w:cs="Times New Roman"/>
        </w:rPr>
        <w:lastRenderedPageBreak/>
        <w:t>updating metodologi dan media pembelajaran masih menjadi masalah besar yang</w:t>
      </w:r>
      <w:r w:rsidRPr="00156C47">
        <w:rPr>
          <w:rFonts w:ascii="Times New Roman" w:hAnsi="Times New Roman" w:cs="Times New Roman"/>
          <w:color w:val="000000"/>
          <w:sz w:val="24"/>
          <w:szCs w:val="24"/>
        </w:rPr>
        <w:br/>
      </w:r>
      <w:r w:rsidRPr="00156C47">
        <w:rPr>
          <w:rStyle w:val="fontstyle01"/>
          <w:rFonts w:ascii="Times New Roman" w:hAnsi="Times New Roman" w:cs="Times New Roman"/>
        </w:rPr>
        <w:t xml:space="preserve">cukup complicated. </w:t>
      </w:r>
      <w:r w:rsidR="006E615E" w:rsidRPr="00156C47">
        <w:rPr>
          <w:rStyle w:val="fontstyle01"/>
          <w:rFonts w:ascii="Times New Roman" w:hAnsi="Times New Roman" w:cs="Times New Roman"/>
        </w:rPr>
        <w:t>[</w:t>
      </w:r>
      <w:r w:rsidRPr="00156C47">
        <w:rPr>
          <w:rStyle w:val="fontstyle01"/>
          <w:rFonts w:ascii="Times New Roman" w:hAnsi="Times New Roman" w:cs="Times New Roman"/>
        </w:rPr>
        <w:t>3</w:t>
      </w:r>
      <w:r w:rsidR="006E615E" w:rsidRPr="00156C47">
        <w:rPr>
          <w:rStyle w:val="fontstyle01"/>
          <w:rFonts w:ascii="Times New Roman" w:hAnsi="Times New Roman" w:cs="Times New Roman"/>
        </w:rPr>
        <w:t>]</w:t>
      </w:r>
    </w:p>
    <w:p w14:paraId="5214A39C" w14:textId="77777777" w:rsidR="0055322C" w:rsidRPr="00156C47" w:rsidRDefault="0055322C" w:rsidP="00275069">
      <w:pPr>
        <w:pStyle w:val="ListParagraph"/>
        <w:spacing w:line="360" w:lineRule="auto"/>
        <w:ind w:left="360"/>
        <w:rPr>
          <w:rFonts w:ascii="Times New Roman" w:hAnsi="Times New Roman" w:cs="Times New Roman"/>
          <w:sz w:val="24"/>
          <w:szCs w:val="24"/>
          <w:lang w:val="id-ID"/>
        </w:rPr>
      </w:pPr>
    </w:p>
    <w:p w14:paraId="347D43F6" w14:textId="213D1168" w:rsidR="007E0DD8" w:rsidRPr="00156C47" w:rsidRDefault="001840FA" w:rsidP="00275069">
      <w:pPr>
        <w:pStyle w:val="ListParagraph"/>
        <w:numPr>
          <w:ilvl w:val="1"/>
          <w:numId w:val="1"/>
        </w:numPr>
        <w:spacing w:line="360" w:lineRule="auto"/>
        <w:rPr>
          <w:rFonts w:ascii="Times New Roman" w:hAnsi="Times New Roman" w:cs="Times New Roman"/>
          <w:b/>
          <w:bCs/>
          <w:sz w:val="24"/>
          <w:szCs w:val="24"/>
          <w:lang w:val="id-ID"/>
        </w:rPr>
      </w:pPr>
      <w:r w:rsidRPr="00156C47">
        <w:rPr>
          <w:rFonts w:ascii="Times New Roman" w:hAnsi="Times New Roman" w:cs="Times New Roman"/>
          <w:b/>
          <w:bCs/>
          <w:sz w:val="24"/>
          <w:szCs w:val="24"/>
        </w:rPr>
        <w:t>Rumusan Masalah</w:t>
      </w:r>
    </w:p>
    <w:p w14:paraId="002E286F" w14:textId="1D0488B6" w:rsidR="007E0DD8" w:rsidRPr="00156C47" w:rsidRDefault="007E0DD8" w:rsidP="00275069">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 xml:space="preserve">Dikarenakan kemajuan teknologi dan banyaknya masyarakat yang kurang mengerti masalah ilmu tajwid, sementara tajwid ini sangatlah penting bagi seluruh umat islam dan tajwid ini merupakan dasar sekali untuk membaca </w:t>
      </w:r>
      <w:r w:rsidR="009A008F" w:rsidRPr="00156C47">
        <w:rPr>
          <w:rFonts w:ascii="Times New Roman" w:hAnsi="Times New Roman" w:cs="Times New Roman"/>
          <w:sz w:val="24"/>
          <w:szCs w:val="24"/>
          <w:lang w:val="id-ID"/>
        </w:rPr>
        <w:t>A</w:t>
      </w:r>
      <w:r w:rsidRPr="00156C47">
        <w:rPr>
          <w:rFonts w:ascii="Times New Roman" w:hAnsi="Times New Roman" w:cs="Times New Roman"/>
          <w:sz w:val="24"/>
          <w:szCs w:val="24"/>
          <w:lang w:val="id-ID"/>
        </w:rPr>
        <w:t>l</w:t>
      </w:r>
      <w:r w:rsidR="009A008F" w:rsidRPr="00156C47">
        <w:rPr>
          <w:rFonts w:ascii="Times New Roman" w:hAnsi="Times New Roman" w:cs="Times New Roman"/>
          <w:sz w:val="24"/>
          <w:szCs w:val="24"/>
          <w:lang w:val="id-ID"/>
        </w:rPr>
        <w:t>-</w:t>
      </w:r>
      <w:r w:rsidR="00C70980" w:rsidRPr="00156C47">
        <w:rPr>
          <w:rFonts w:ascii="Times New Roman" w:hAnsi="Times New Roman" w:cs="Times New Roman"/>
          <w:sz w:val="24"/>
          <w:szCs w:val="24"/>
          <w:lang w:val="id-ID"/>
        </w:rPr>
        <w:t>Q</w:t>
      </w:r>
      <w:r w:rsidRPr="00156C47">
        <w:rPr>
          <w:rFonts w:ascii="Times New Roman" w:hAnsi="Times New Roman" w:cs="Times New Roman"/>
          <w:sz w:val="24"/>
          <w:szCs w:val="24"/>
          <w:lang w:val="id-ID"/>
        </w:rPr>
        <w:t>ur</w:t>
      </w:r>
      <w:r w:rsidR="000257FA" w:rsidRPr="00156C47">
        <w:rPr>
          <w:rFonts w:ascii="Times New Roman" w:hAnsi="Times New Roman" w:cs="Times New Roman"/>
          <w:sz w:val="24"/>
          <w:szCs w:val="24"/>
          <w:lang w:val="id-ID"/>
        </w:rPr>
        <w:t>’</w:t>
      </w:r>
      <w:r w:rsidRPr="00156C47">
        <w:rPr>
          <w:rFonts w:ascii="Times New Roman" w:hAnsi="Times New Roman" w:cs="Times New Roman"/>
          <w:sz w:val="24"/>
          <w:szCs w:val="24"/>
          <w:lang w:val="id-ID"/>
        </w:rPr>
        <w:t>an. Semakin maju nya zaman semakin canggihnya teknologi yang diterima</w:t>
      </w:r>
      <w:r w:rsidR="00A33824" w:rsidRPr="00156C47">
        <w:rPr>
          <w:rFonts w:ascii="Times New Roman" w:hAnsi="Times New Roman" w:cs="Times New Roman"/>
          <w:sz w:val="24"/>
          <w:szCs w:val="24"/>
          <w:lang w:val="id-ID"/>
        </w:rPr>
        <w:t>.</w:t>
      </w:r>
      <w:r w:rsidRPr="00156C47">
        <w:rPr>
          <w:rFonts w:ascii="Times New Roman" w:hAnsi="Times New Roman" w:cs="Times New Roman"/>
          <w:sz w:val="24"/>
          <w:szCs w:val="24"/>
          <w:lang w:val="id-ID"/>
        </w:rPr>
        <w:t xml:space="preserve"> </w:t>
      </w:r>
      <w:r w:rsidR="00A33824" w:rsidRPr="00156C47">
        <w:rPr>
          <w:rFonts w:ascii="Times New Roman" w:hAnsi="Times New Roman" w:cs="Times New Roman"/>
          <w:sz w:val="24"/>
          <w:szCs w:val="24"/>
          <w:lang w:val="id-ID"/>
        </w:rPr>
        <w:t>M</w:t>
      </w:r>
      <w:r w:rsidRPr="00156C47">
        <w:rPr>
          <w:rFonts w:ascii="Times New Roman" w:hAnsi="Times New Roman" w:cs="Times New Roman"/>
          <w:sz w:val="24"/>
          <w:szCs w:val="24"/>
          <w:lang w:val="id-ID"/>
        </w:rPr>
        <w:t>aka</w:t>
      </w:r>
      <w:r w:rsidR="00A33824" w:rsidRPr="00156C47">
        <w:rPr>
          <w:rFonts w:ascii="Times New Roman" w:hAnsi="Times New Roman" w:cs="Times New Roman"/>
          <w:sz w:val="24"/>
          <w:szCs w:val="24"/>
          <w:lang w:val="id-ID"/>
        </w:rPr>
        <w:t>,</w:t>
      </w:r>
      <w:r w:rsidRPr="00156C47">
        <w:rPr>
          <w:rFonts w:ascii="Times New Roman" w:hAnsi="Times New Roman" w:cs="Times New Roman"/>
          <w:sz w:val="24"/>
          <w:szCs w:val="24"/>
          <w:lang w:val="id-ID"/>
        </w:rPr>
        <w:t xml:space="preserve"> kita mengajukan yang </w:t>
      </w:r>
      <w:r w:rsidR="00A33824" w:rsidRPr="00156C47">
        <w:rPr>
          <w:rFonts w:ascii="Times New Roman" w:hAnsi="Times New Roman" w:cs="Times New Roman"/>
          <w:sz w:val="24"/>
          <w:szCs w:val="24"/>
          <w:lang w:val="id-ID"/>
        </w:rPr>
        <w:t>sebuah aplikasi yang ber</w:t>
      </w:r>
      <w:r w:rsidRPr="00156C47">
        <w:rPr>
          <w:rFonts w:ascii="Times New Roman" w:hAnsi="Times New Roman" w:cs="Times New Roman"/>
          <w:sz w:val="24"/>
          <w:szCs w:val="24"/>
          <w:lang w:val="id-ID"/>
        </w:rPr>
        <w:t>nama</w:t>
      </w:r>
      <w:r w:rsidR="00E7428B" w:rsidRPr="00282DA1">
        <w:rPr>
          <w:rFonts w:ascii="Times New Roman" w:hAnsi="Times New Roman" w:cs="Times New Roman"/>
          <w:sz w:val="24"/>
          <w:szCs w:val="24"/>
          <w:lang w:val="id-ID"/>
        </w:rPr>
        <w:t xml:space="preserve"> </w:t>
      </w:r>
      <w:r w:rsidR="00FB0D55" w:rsidRPr="00156C47">
        <w:rPr>
          <w:rFonts w:ascii="Times New Roman" w:hAnsi="Times New Roman" w:cs="Times New Roman"/>
          <w:sz w:val="24"/>
          <w:szCs w:val="24"/>
          <w:lang w:val="id-ID"/>
        </w:rPr>
        <w:t xml:space="preserve">SIBETA (Situs Pembelajaran Tajwid) </w:t>
      </w:r>
      <w:r w:rsidRPr="00156C47">
        <w:rPr>
          <w:rFonts w:ascii="Times New Roman" w:hAnsi="Times New Roman" w:cs="Times New Roman"/>
          <w:sz w:val="24"/>
          <w:szCs w:val="24"/>
          <w:lang w:val="id-ID"/>
        </w:rPr>
        <w:t xml:space="preserve">agar bisa mempermudah untuk </w:t>
      </w:r>
      <w:r w:rsidR="00530976" w:rsidRPr="00156C47">
        <w:rPr>
          <w:rFonts w:ascii="Times New Roman" w:hAnsi="Times New Roman" w:cs="Times New Roman"/>
          <w:sz w:val="24"/>
          <w:szCs w:val="24"/>
          <w:lang w:val="id-ID"/>
        </w:rPr>
        <w:t>belajar tajwid</w:t>
      </w:r>
      <w:r w:rsidRPr="00156C47">
        <w:rPr>
          <w:rFonts w:ascii="Times New Roman" w:hAnsi="Times New Roman" w:cs="Times New Roman"/>
          <w:sz w:val="24"/>
          <w:szCs w:val="24"/>
          <w:lang w:val="id-ID"/>
        </w:rPr>
        <w:t xml:space="preserve"> tanpa harus mendatangi suatu majlis. Walaupun kurang fleksibel dengan cara aplikasi, tapi </w:t>
      </w:r>
      <w:r w:rsidR="00236C1F" w:rsidRPr="00156C47">
        <w:rPr>
          <w:rFonts w:ascii="Times New Roman" w:hAnsi="Times New Roman" w:cs="Times New Roman"/>
          <w:sz w:val="24"/>
          <w:szCs w:val="24"/>
          <w:lang w:val="id-ID"/>
        </w:rPr>
        <w:t xml:space="preserve">dengan </w:t>
      </w:r>
      <w:r w:rsidRPr="00156C47">
        <w:rPr>
          <w:rFonts w:ascii="Times New Roman" w:hAnsi="Times New Roman" w:cs="Times New Roman"/>
          <w:sz w:val="24"/>
          <w:szCs w:val="24"/>
          <w:lang w:val="id-ID"/>
        </w:rPr>
        <w:t>menggunakan aplikasi ini dapat menyicil setengah dari pekerjaan kita selama kita fokus untuk melakukannya fokus untuk ingin belajar</w:t>
      </w:r>
    </w:p>
    <w:p w14:paraId="767DCCF5" w14:textId="2CA702A3" w:rsidR="00C74E8B" w:rsidRPr="00156C47" w:rsidRDefault="007E0DD8" w:rsidP="00275069">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 xml:space="preserve">Masalah kedua adalah banyaknya orangtua yang baru belajar </w:t>
      </w:r>
      <w:r w:rsidR="00312C80" w:rsidRPr="00156C47">
        <w:rPr>
          <w:rFonts w:ascii="Times New Roman" w:hAnsi="Times New Roman" w:cs="Times New Roman"/>
          <w:sz w:val="24"/>
          <w:szCs w:val="24"/>
          <w:lang w:val="id-ID"/>
        </w:rPr>
        <w:t>A</w:t>
      </w:r>
      <w:r w:rsidRPr="00156C47">
        <w:rPr>
          <w:rFonts w:ascii="Times New Roman" w:hAnsi="Times New Roman" w:cs="Times New Roman"/>
          <w:sz w:val="24"/>
          <w:szCs w:val="24"/>
          <w:lang w:val="id-ID"/>
        </w:rPr>
        <w:t>l</w:t>
      </w:r>
      <w:r w:rsidR="00312C80" w:rsidRPr="00156C47">
        <w:rPr>
          <w:rFonts w:ascii="Times New Roman" w:hAnsi="Times New Roman" w:cs="Times New Roman"/>
          <w:sz w:val="24"/>
          <w:szCs w:val="24"/>
          <w:lang w:val="id-ID"/>
        </w:rPr>
        <w:t>-</w:t>
      </w:r>
      <w:r w:rsidR="00C51E51" w:rsidRPr="00156C47">
        <w:rPr>
          <w:rFonts w:ascii="Times New Roman" w:hAnsi="Times New Roman" w:cs="Times New Roman"/>
          <w:sz w:val="24"/>
          <w:szCs w:val="24"/>
          <w:lang w:val="id-ID"/>
        </w:rPr>
        <w:t>Q</w:t>
      </w:r>
      <w:r w:rsidRPr="00156C47">
        <w:rPr>
          <w:rFonts w:ascii="Times New Roman" w:hAnsi="Times New Roman" w:cs="Times New Roman"/>
          <w:sz w:val="24"/>
          <w:szCs w:val="24"/>
          <w:lang w:val="id-ID"/>
        </w:rPr>
        <w:t>ur</w:t>
      </w:r>
      <w:r w:rsidR="000257FA" w:rsidRPr="00156C47">
        <w:rPr>
          <w:rFonts w:ascii="Times New Roman" w:hAnsi="Times New Roman" w:cs="Times New Roman"/>
          <w:sz w:val="24"/>
          <w:szCs w:val="24"/>
          <w:lang w:val="id-ID"/>
        </w:rPr>
        <w:t>’</w:t>
      </w:r>
      <w:r w:rsidRPr="00156C47">
        <w:rPr>
          <w:rFonts w:ascii="Times New Roman" w:hAnsi="Times New Roman" w:cs="Times New Roman"/>
          <w:sz w:val="24"/>
          <w:szCs w:val="24"/>
          <w:lang w:val="id-ID"/>
        </w:rPr>
        <w:t>an tanpa tau dasar</w:t>
      </w:r>
      <w:r w:rsidR="00042573" w:rsidRPr="00156C47">
        <w:rPr>
          <w:rFonts w:ascii="Times New Roman" w:hAnsi="Times New Roman" w:cs="Times New Roman"/>
          <w:sz w:val="24"/>
          <w:szCs w:val="24"/>
          <w:lang w:val="id-ID"/>
        </w:rPr>
        <w:t>-</w:t>
      </w:r>
      <w:r w:rsidRPr="00156C47">
        <w:rPr>
          <w:rFonts w:ascii="Times New Roman" w:hAnsi="Times New Roman" w:cs="Times New Roman"/>
          <w:sz w:val="24"/>
          <w:szCs w:val="24"/>
          <w:lang w:val="id-ID"/>
        </w:rPr>
        <w:t>dasar tajwid</w:t>
      </w:r>
      <w:r w:rsidR="00C74E8B" w:rsidRPr="00156C47">
        <w:rPr>
          <w:rFonts w:ascii="Times New Roman" w:hAnsi="Times New Roman" w:cs="Times New Roman"/>
          <w:sz w:val="24"/>
          <w:szCs w:val="24"/>
          <w:lang w:val="id-ID"/>
        </w:rPr>
        <w:t>,</w:t>
      </w:r>
      <w:r w:rsidR="0079424B" w:rsidRPr="00156C47">
        <w:rPr>
          <w:rFonts w:ascii="Times New Roman" w:hAnsi="Times New Roman" w:cs="Times New Roman"/>
          <w:sz w:val="24"/>
          <w:szCs w:val="24"/>
          <w:lang w:val="id-ID"/>
        </w:rPr>
        <w:t xml:space="preserve"> </w:t>
      </w:r>
      <w:r w:rsidRPr="00156C47">
        <w:rPr>
          <w:rFonts w:ascii="Times New Roman" w:hAnsi="Times New Roman" w:cs="Times New Roman"/>
          <w:sz w:val="24"/>
          <w:szCs w:val="24"/>
          <w:lang w:val="id-ID"/>
        </w:rPr>
        <w:t>maka disini kami menyediakan fitur</w:t>
      </w:r>
      <w:r w:rsidR="00A15603" w:rsidRPr="00156C47">
        <w:rPr>
          <w:rFonts w:ascii="Times New Roman" w:hAnsi="Times New Roman" w:cs="Times New Roman"/>
          <w:sz w:val="24"/>
          <w:szCs w:val="24"/>
          <w:lang w:val="id-ID"/>
        </w:rPr>
        <w:t>-</w:t>
      </w:r>
      <w:r w:rsidRPr="00156C47">
        <w:rPr>
          <w:rFonts w:ascii="Times New Roman" w:hAnsi="Times New Roman" w:cs="Times New Roman"/>
          <w:sz w:val="24"/>
          <w:szCs w:val="24"/>
          <w:lang w:val="id-ID"/>
        </w:rPr>
        <w:t>fitur yang mudah dibaca serta didengar oleh pada orang tua</w:t>
      </w:r>
      <w:r w:rsidR="00C74E8B" w:rsidRPr="00156C47">
        <w:rPr>
          <w:rFonts w:ascii="Times New Roman" w:hAnsi="Times New Roman" w:cs="Times New Roman"/>
          <w:sz w:val="24"/>
          <w:szCs w:val="24"/>
          <w:lang w:val="id-ID"/>
        </w:rPr>
        <w:t>. Lain dari pada itu fitur ini sangat mudah dipahami</w:t>
      </w:r>
      <w:r w:rsidR="0079424B" w:rsidRPr="00156C47">
        <w:rPr>
          <w:rFonts w:ascii="Times New Roman" w:hAnsi="Times New Roman" w:cs="Times New Roman"/>
          <w:sz w:val="24"/>
          <w:szCs w:val="24"/>
          <w:lang w:val="id-ID"/>
        </w:rPr>
        <w:t>.</w:t>
      </w:r>
    </w:p>
    <w:p w14:paraId="54DBAC53" w14:textId="7648E986" w:rsidR="00C74E8B" w:rsidRPr="00156C47" w:rsidRDefault="00C74E8B" w:rsidP="00275069">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Dan masalah yang selanjutnya adalah kurangnya waktu kita jika kita mengunjungi majlis mungkin diantara kita memiliki kesibukan lain sehingga ketika kita ingin belajar tajwid terhalangi oleh kesibukan kita yang lain,</w:t>
      </w:r>
      <w:r w:rsidR="0022036F" w:rsidRPr="00156C47">
        <w:rPr>
          <w:rFonts w:ascii="Times New Roman" w:hAnsi="Times New Roman" w:cs="Times New Roman"/>
          <w:sz w:val="24"/>
          <w:szCs w:val="24"/>
          <w:lang w:val="id-ID"/>
        </w:rPr>
        <w:t xml:space="preserve"> maka dari itu</w:t>
      </w:r>
      <w:r w:rsidRPr="00156C47">
        <w:rPr>
          <w:rFonts w:ascii="Times New Roman" w:hAnsi="Times New Roman" w:cs="Times New Roman"/>
          <w:sz w:val="24"/>
          <w:szCs w:val="24"/>
          <w:lang w:val="id-ID"/>
        </w:rPr>
        <w:t xml:space="preserve"> disini kami </w:t>
      </w:r>
      <w:r w:rsidR="009701A5" w:rsidRPr="00156C47">
        <w:rPr>
          <w:rFonts w:ascii="Times New Roman" w:hAnsi="Times New Roman" w:cs="Times New Roman"/>
          <w:sz w:val="24"/>
          <w:szCs w:val="24"/>
          <w:lang w:val="id-ID"/>
        </w:rPr>
        <w:t xml:space="preserve">ingin </w:t>
      </w:r>
      <w:r w:rsidRPr="00156C47">
        <w:rPr>
          <w:rFonts w:ascii="Times New Roman" w:hAnsi="Times New Roman" w:cs="Times New Roman"/>
          <w:sz w:val="24"/>
          <w:szCs w:val="24"/>
          <w:lang w:val="id-ID"/>
        </w:rPr>
        <w:t xml:space="preserve">mempermudah </w:t>
      </w:r>
      <w:r w:rsidR="009701A5" w:rsidRPr="00156C47">
        <w:rPr>
          <w:rFonts w:ascii="Times New Roman" w:hAnsi="Times New Roman" w:cs="Times New Roman"/>
          <w:sz w:val="24"/>
          <w:szCs w:val="24"/>
          <w:lang w:val="id-ID"/>
        </w:rPr>
        <w:t xml:space="preserve">pembelajaran ilmu tajwid dengan </w:t>
      </w:r>
      <w:r w:rsidRPr="00156C47">
        <w:rPr>
          <w:rFonts w:ascii="Times New Roman" w:hAnsi="Times New Roman" w:cs="Times New Roman"/>
          <w:sz w:val="24"/>
          <w:szCs w:val="24"/>
          <w:lang w:val="id-ID"/>
        </w:rPr>
        <w:t xml:space="preserve">cara </w:t>
      </w:r>
      <w:r w:rsidR="009701A5" w:rsidRPr="00156C47">
        <w:rPr>
          <w:rFonts w:ascii="Times New Roman" w:hAnsi="Times New Roman" w:cs="Times New Roman"/>
          <w:sz w:val="24"/>
          <w:szCs w:val="24"/>
          <w:lang w:val="id-ID"/>
        </w:rPr>
        <w:t>belajar langsung di dalam sebuah aplikasi/website</w:t>
      </w:r>
      <w:r w:rsidRPr="00156C47">
        <w:rPr>
          <w:rFonts w:ascii="Times New Roman" w:hAnsi="Times New Roman" w:cs="Times New Roman"/>
          <w:sz w:val="24"/>
          <w:szCs w:val="24"/>
          <w:lang w:val="id-ID"/>
        </w:rPr>
        <w:t>.</w:t>
      </w:r>
    </w:p>
    <w:p w14:paraId="76E839D8" w14:textId="77777777" w:rsidR="00C74E8B" w:rsidRPr="00156C47" w:rsidRDefault="00C74E8B" w:rsidP="00275069">
      <w:pPr>
        <w:spacing w:line="360" w:lineRule="auto"/>
        <w:rPr>
          <w:rFonts w:ascii="Times New Roman" w:hAnsi="Times New Roman" w:cs="Times New Roman"/>
          <w:sz w:val="24"/>
          <w:szCs w:val="24"/>
          <w:lang w:val="id-ID"/>
        </w:rPr>
      </w:pPr>
    </w:p>
    <w:p w14:paraId="1AE96113" w14:textId="32FE5692" w:rsidR="007E0DD8" w:rsidRPr="00156C47" w:rsidRDefault="00C74E8B" w:rsidP="00275069">
      <w:pPr>
        <w:pStyle w:val="ListParagraph"/>
        <w:numPr>
          <w:ilvl w:val="1"/>
          <w:numId w:val="1"/>
        </w:numPr>
        <w:spacing w:line="360" w:lineRule="auto"/>
        <w:rPr>
          <w:rFonts w:ascii="Times New Roman" w:hAnsi="Times New Roman" w:cs="Times New Roman"/>
          <w:sz w:val="24"/>
          <w:szCs w:val="24"/>
          <w:lang w:val="id-ID"/>
        </w:rPr>
      </w:pPr>
      <w:r w:rsidRPr="00156C47">
        <w:rPr>
          <w:rFonts w:ascii="Times New Roman" w:hAnsi="Times New Roman" w:cs="Times New Roman"/>
          <w:b/>
          <w:bCs/>
          <w:sz w:val="24"/>
          <w:szCs w:val="24"/>
          <w:lang w:val="id-ID"/>
        </w:rPr>
        <w:t>Tujuan</w:t>
      </w:r>
    </w:p>
    <w:p w14:paraId="3B1E8560" w14:textId="2E8BD975" w:rsidR="006B7DA1" w:rsidRPr="00156C47" w:rsidRDefault="00C74E8B" w:rsidP="009A6BD0">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 xml:space="preserve">Tujuan </w:t>
      </w:r>
      <w:r w:rsidR="00D77555" w:rsidRPr="00156C47">
        <w:rPr>
          <w:rFonts w:ascii="Times New Roman" w:hAnsi="Times New Roman" w:cs="Times New Roman"/>
          <w:sz w:val="24"/>
          <w:szCs w:val="24"/>
          <w:lang w:val="id-ID"/>
        </w:rPr>
        <w:t>aplikasi ini</w:t>
      </w:r>
      <w:r w:rsidRPr="00156C47">
        <w:rPr>
          <w:rFonts w:ascii="Times New Roman" w:hAnsi="Times New Roman" w:cs="Times New Roman"/>
          <w:sz w:val="24"/>
          <w:szCs w:val="24"/>
          <w:lang w:val="id-ID"/>
        </w:rPr>
        <w:t xml:space="preserve"> tidak lain dan tidak bukan adalah untuk mempermudah bagi yang ingin belajar ilmu tajwid dengan tartil dan singkat maka disini </w:t>
      </w:r>
      <w:r w:rsidR="00D87317" w:rsidRPr="00156C47">
        <w:rPr>
          <w:rFonts w:ascii="Times New Roman" w:hAnsi="Times New Roman" w:cs="Times New Roman"/>
          <w:sz w:val="24"/>
          <w:szCs w:val="24"/>
          <w:lang w:val="id-ID"/>
        </w:rPr>
        <w:t xml:space="preserve">dirancanglah </w:t>
      </w:r>
      <w:r w:rsidRPr="00156C47">
        <w:rPr>
          <w:rFonts w:ascii="Times New Roman" w:hAnsi="Times New Roman" w:cs="Times New Roman"/>
          <w:sz w:val="24"/>
          <w:szCs w:val="24"/>
          <w:lang w:val="id-ID"/>
        </w:rPr>
        <w:t xml:space="preserve">suatu aplikasi yang </w:t>
      </w:r>
      <w:r w:rsidR="00D87317" w:rsidRPr="00156C47">
        <w:rPr>
          <w:rFonts w:ascii="Times New Roman" w:hAnsi="Times New Roman" w:cs="Times New Roman"/>
          <w:sz w:val="24"/>
          <w:szCs w:val="24"/>
          <w:lang w:val="id-ID"/>
        </w:rPr>
        <w:t>menyediakan pembelajaran tajwid berbasis website.</w:t>
      </w:r>
      <w:r w:rsidRPr="00156C47">
        <w:rPr>
          <w:rFonts w:ascii="Times New Roman" w:hAnsi="Times New Roman" w:cs="Times New Roman"/>
          <w:sz w:val="24"/>
          <w:szCs w:val="24"/>
          <w:lang w:val="id-ID"/>
        </w:rPr>
        <w:t xml:space="preserve"> tidak usah susah</w:t>
      </w:r>
      <w:r w:rsidR="002E25CA" w:rsidRPr="00156C47">
        <w:rPr>
          <w:rFonts w:ascii="Times New Roman" w:hAnsi="Times New Roman" w:cs="Times New Roman"/>
          <w:sz w:val="24"/>
          <w:szCs w:val="24"/>
          <w:lang w:val="id-ID"/>
        </w:rPr>
        <w:t>-</w:t>
      </w:r>
      <w:r w:rsidRPr="00156C47">
        <w:rPr>
          <w:rFonts w:ascii="Times New Roman" w:hAnsi="Times New Roman" w:cs="Times New Roman"/>
          <w:sz w:val="24"/>
          <w:szCs w:val="24"/>
          <w:lang w:val="id-ID"/>
        </w:rPr>
        <w:t xml:space="preserve">susah untuk </w:t>
      </w:r>
      <w:r w:rsidR="002E25CA" w:rsidRPr="00156C47">
        <w:rPr>
          <w:rFonts w:ascii="Times New Roman" w:hAnsi="Times New Roman" w:cs="Times New Roman"/>
          <w:sz w:val="24"/>
          <w:szCs w:val="24"/>
          <w:lang w:val="id-ID"/>
        </w:rPr>
        <w:t xml:space="preserve">mencari tempat untuk </w:t>
      </w:r>
      <w:r w:rsidRPr="00156C47">
        <w:rPr>
          <w:rFonts w:ascii="Times New Roman" w:hAnsi="Times New Roman" w:cs="Times New Roman"/>
          <w:sz w:val="24"/>
          <w:szCs w:val="24"/>
          <w:lang w:val="id-ID"/>
        </w:rPr>
        <w:t>mempelajari</w:t>
      </w:r>
      <w:r w:rsidR="00801316" w:rsidRPr="00156C47">
        <w:rPr>
          <w:rFonts w:ascii="Times New Roman" w:hAnsi="Times New Roman" w:cs="Times New Roman"/>
          <w:sz w:val="24"/>
          <w:szCs w:val="24"/>
          <w:lang w:val="id-ID"/>
        </w:rPr>
        <w:t xml:space="preserve"> ilmu tajwid,</w:t>
      </w:r>
      <w:r w:rsidRPr="00156C47">
        <w:rPr>
          <w:rFonts w:ascii="Times New Roman" w:hAnsi="Times New Roman" w:cs="Times New Roman"/>
          <w:sz w:val="24"/>
          <w:szCs w:val="24"/>
          <w:lang w:val="id-ID"/>
        </w:rPr>
        <w:t xml:space="preserve"> cukup </w:t>
      </w:r>
      <w:r w:rsidR="001A5A17" w:rsidRPr="00156C47">
        <w:rPr>
          <w:rFonts w:ascii="Times New Roman" w:hAnsi="Times New Roman" w:cs="Times New Roman"/>
          <w:sz w:val="24"/>
          <w:szCs w:val="24"/>
          <w:lang w:val="id-ID"/>
        </w:rPr>
        <w:t>dengan</w:t>
      </w:r>
      <w:r w:rsidRPr="00156C47">
        <w:rPr>
          <w:rFonts w:ascii="Times New Roman" w:hAnsi="Times New Roman" w:cs="Times New Roman"/>
          <w:sz w:val="24"/>
          <w:szCs w:val="24"/>
          <w:lang w:val="id-ID"/>
        </w:rPr>
        <w:t xml:space="preserve"> membuka</w:t>
      </w:r>
      <w:r w:rsidR="001A5A17" w:rsidRPr="00156C47">
        <w:rPr>
          <w:rFonts w:ascii="Times New Roman" w:hAnsi="Times New Roman" w:cs="Times New Roman"/>
          <w:sz w:val="24"/>
          <w:szCs w:val="24"/>
          <w:lang w:val="id-ID"/>
        </w:rPr>
        <w:t xml:space="preserve"> aplikasinya </w:t>
      </w:r>
      <w:r w:rsidRPr="00156C47">
        <w:rPr>
          <w:rFonts w:ascii="Times New Roman" w:hAnsi="Times New Roman" w:cs="Times New Roman"/>
          <w:sz w:val="24"/>
          <w:szCs w:val="24"/>
          <w:lang w:val="id-ID"/>
        </w:rPr>
        <w:t xml:space="preserve">saja kita dapat dengan mudah </w:t>
      </w:r>
      <w:r w:rsidR="001A5A17" w:rsidRPr="00156C47">
        <w:rPr>
          <w:rFonts w:ascii="Times New Roman" w:hAnsi="Times New Roman" w:cs="Times New Roman"/>
          <w:sz w:val="24"/>
          <w:szCs w:val="24"/>
          <w:lang w:val="id-ID"/>
        </w:rPr>
        <w:t>mempelajarinya dan</w:t>
      </w:r>
      <w:r w:rsidR="00FE2606" w:rsidRPr="00156C47">
        <w:rPr>
          <w:rFonts w:ascii="Times New Roman" w:hAnsi="Times New Roman" w:cs="Times New Roman"/>
          <w:sz w:val="24"/>
          <w:szCs w:val="24"/>
          <w:lang w:val="id-ID"/>
        </w:rPr>
        <w:t xml:space="preserve"> </w:t>
      </w:r>
      <w:r w:rsidRPr="00156C47">
        <w:rPr>
          <w:rFonts w:ascii="Times New Roman" w:hAnsi="Times New Roman" w:cs="Times New Roman"/>
          <w:sz w:val="24"/>
          <w:szCs w:val="24"/>
          <w:lang w:val="id-ID"/>
        </w:rPr>
        <w:t>memahaminya</w:t>
      </w:r>
      <w:r w:rsidR="009A6BD0" w:rsidRPr="00156C47">
        <w:rPr>
          <w:rFonts w:ascii="Times New Roman" w:hAnsi="Times New Roman" w:cs="Times New Roman"/>
          <w:sz w:val="24"/>
          <w:szCs w:val="24"/>
          <w:lang w:val="id-ID"/>
        </w:rPr>
        <w:t>. L</w:t>
      </w:r>
      <w:r w:rsidRPr="00156C47">
        <w:rPr>
          <w:rFonts w:ascii="Times New Roman" w:hAnsi="Times New Roman" w:cs="Times New Roman"/>
          <w:sz w:val="24"/>
          <w:szCs w:val="24"/>
          <w:lang w:val="id-ID"/>
        </w:rPr>
        <w:t xml:space="preserve">ain daripada itu </w:t>
      </w:r>
      <w:r w:rsidR="006B7DA1" w:rsidRPr="00156C47">
        <w:rPr>
          <w:rFonts w:ascii="Times New Roman" w:hAnsi="Times New Roman" w:cs="Times New Roman"/>
          <w:sz w:val="24"/>
          <w:szCs w:val="24"/>
          <w:lang w:val="id-ID"/>
        </w:rPr>
        <w:t xml:space="preserve">dalam aplikasi ini kita dapat </w:t>
      </w:r>
      <w:r w:rsidR="00F0225C" w:rsidRPr="00156C47">
        <w:rPr>
          <w:rFonts w:ascii="Times New Roman" w:hAnsi="Times New Roman" w:cs="Times New Roman"/>
          <w:sz w:val="24"/>
          <w:szCs w:val="24"/>
          <w:lang w:val="id-ID"/>
        </w:rPr>
        <w:t>menghemat</w:t>
      </w:r>
      <w:r w:rsidR="006B7DA1" w:rsidRPr="00156C47">
        <w:rPr>
          <w:rFonts w:ascii="Times New Roman" w:hAnsi="Times New Roman" w:cs="Times New Roman"/>
          <w:sz w:val="24"/>
          <w:szCs w:val="24"/>
          <w:lang w:val="id-ID"/>
        </w:rPr>
        <w:t xml:space="preserve"> waktu, tenaga dan biaya</w:t>
      </w:r>
      <w:r w:rsidR="00F34FED" w:rsidRPr="00156C47">
        <w:rPr>
          <w:rFonts w:ascii="Times New Roman" w:hAnsi="Times New Roman" w:cs="Times New Roman"/>
          <w:sz w:val="24"/>
          <w:szCs w:val="24"/>
          <w:lang w:val="id-ID"/>
        </w:rPr>
        <w:t xml:space="preserve"> yang sebenarnya harus kita keluarkan untuk belajar tajwid di suatu tempat/majlis</w:t>
      </w:r>
      <w:r w:rsidR="006B7DA1" w:rsidRPr="00156C47">
        <w:rPr>
          <w:rFonts w:ascii="Times New Roman" w:hAnsi="Times New Roman" w:cs="Times New Roman"/>
          <w:sz w:val="24"/>
          <w:szCs w:val="24"/>
          <w:lang w:val="id-ID"/>
        </w:rPr>
        <w:t>.</w:t>
      </w:r>
      <w:r w:rsidR="004F46D9" w:rsidRPr="00156C47">
        <w:rPr>
          <w:rFonts w:ascii="Times New Roman" w:hAnsi="Times New Roman" w:cs="Times New Roman"/>
          <w:sz w:val="24"/>
          <w:szCs w:val="24"/>
          <w:lang w:val="id-ID"/>
        </w:rPr>
        <w:t xml:space="preserve"> </w:t>
      </w:r>
    </w:p>
    <w:p w14:paraId="106D46C6" w14:textId="0EE04E7B" w:rsidR="006B7DA1" w:rsidRPr="00156C47" w:rsidRDefault="00E90649" w:rsidP="006F1EC3">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 xml:space="preserve">Aplikasi ini bertujuan </w:t>
      </w:r>
      <w:r w:rsidR="006F1EC3" w:rsidRPr="00156C47">
        <w:rPr>
          <w:rFonts w:ascii="Times New Roman" w:hAnsi="Times New Roman" w:cs="Times New Roman"/>
          <w:sz w:val="24"/>
          <w:szCs w:val="24"/>
          <w:lang w:val="id-ID"/>
        </w:rPr>
        <w:t>untuk</w:t>
      </w:r>
      <w:r w:rsidRPr="00156C47">
        <w:rPr>
          <w:rFonts w:ascii="Times New Roman" w:hAnsi="Times New Roman" w:cs="Times New Roman"/>
          <w:sz w:val="24"/>
          <w:szCs w:val="24"/>
          <w:lang w:val="id-ID"/>
        </w:rPr>
        <w:t xml:space="preserve"> </w:t>
      </w:r>
      <w:r w:rsidR="006F1EC3" w:rsidRPr="00156C47">
        <w:rPr>
          <w:rFonts w:ascii="Times New Roman" w:hAnsi="Times New Roman" w:cs="Times New Roman"/>
          <w:sz w:val="24"/>
          <w:szCs w:val="24"/>
          <w:lang w:val="id-ID"/>
        </w:rPr>
        <w:t>memanfaatkan teknologi di masa kini sebagai alat pembelajaran yang dapat mempermudah dan membantu ummat islam dalam mempelajari ilmu tajwid</w:t>
      </w:r>
      <w:r w:rsidR="00C22422" w:rsidRPr="00156C47">
        <w:rPr>
          <w:rFonts w:ascii="Times New Roman" w:hAnsi="Times New Roman" w:cs="Times New Roman"/>
          <w:sz w:val="24"/>
          <w:szCs w:val="24"/>
          <w:lang w:val="id-ID"/>
        </w:rPr>
        <w:t xml:space="preserve"> dan </w:t>
      </w:r>
      <w:r w:rsidR="00C22422" w:rsidRPr="00156C47">
        <w:rPr>
          <w:rFonts w:ascii="Times New Roman" w:hAnsi="Times New Roman" w:cs="Times New Roman"/>
          <w:sz w:val="24"/>
          <w:szCs w:val="24"/>
          <w:lang w:val="id-ID"/>
        </w:rPr>
        <w:lastRenderedPageBreak/>
        <w:t>juga aplikasi ini dirancang sedemikian rupa supaya lebih mudah dipahami oleh orang-tua dan menarik bagi anak-anak.</w:t>
      </w:r>
    </w:p>
    <w:p w14:paraId="1D6AEDB9" w14:textId="77777777" w:rsidR="009C0585" w:rsidRPr="00156C47" w:rsidRDefault="009C0585" w:rsidP="009C0585">
      <w:pPr>
        <w:spacing w:line="360" w:lineRule="auto"/>
        <w:ind w:left="360"/>
        <w:rPr>
          <w:rFonts w:ascii="Times New Roman" w:hAnsi="Times New Roman" w:cs="Times New Roman"/>
          <w:sz w:val="24"/>
          <w:szCs w:val="24"/>
          <w:lang w:val="id-ID"/>
        </w:rPr>
      </w:pPr>
    </w:p>
    <w:p w14:paraId="62B7F0CA" w14:textId="2B45FECE" w:rsidR="000D34FD" w:rsidRPr="00156C47" w:rsidRDefault="006972A1" w:rsidP="00275069">
      <w:pPr>
        <w:pStyle w:val="ListParagraph"/>
        <w:numPr>
          <w:ilvl w:val="1"/>
          <w:numId w:val="1"/>
        </w:numPr>
        <w:spacing w:line="360" w:lineRule="auto"/>
        <w:rPr>
          <w:rFonts w:ascii="Times New Roman" w:hAnsi="Times New Roman" w:cs="Times New Roman"/>
          <w:b/>
          <w:bCs/>
          <w:sz w:val="24"/>
          <w:szCs w:val="24"/>
          <w:lang w:val="id-ID"/>
        </w:rPr>
      </w:pPr>
      <w:r w:rsidRPr="00156C47">
        <w:rPr>
          <w:rFonts w:ascii="Times New Roman" w:hAnsi="Times New Roman" w:cs="Times New Roman"/>
          <w:b/>
          <w:bCs/>
          <w:sz w:val="24"/>
          <w:szCs w:val="24"/>
        </w:rPr>
        <w:t>Manfaat</w:t>
      </w:r>
    </w:p>
    <w:p w14:paraId="4D088F5E" w14:textId="37FF441A" w:rsidR="007D60E4" w:rsidRPr="00156C47" w:rsidRDefault="00C450A0" w:rsidP="00275069">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rPr>
        <w:t xml:space="preserve">Pembuatan aplikasi ini </w:t>
      </w:r>
      <w:r w:rsidR="000D34FD" w:rsidRPr="00156C47">
        <w:rPr>
          <w:rFonts w:ascii="Times New Roman" w:hAnsi="Times New Roman" w:cs="Times New Roman"/>
          <w:sz w:val="24"/>
          <w:szCs w:val="24"/>
          <w:lang w:val="id-ID"/>
        </w:rPr>
        <w:t>memiliki beberapa manfaat yang dapat di</w:t>
      </w:r>
      <w:r w:rsidR="00A05ED4" w:rsidRPr="00156C47">
        <w:rPr>
          <w:rFonts w:ascii="Times New Roman" w:hAnsi="Times New Roman" w:cs="Times New Roman"/>
          <w:sz w:val="24"/>
          <w:szCs w:val="24"/>
        </w:rPr>
        <w:t xml:space="preserve"> </w:t>
      </w:r>
      <w:r w:rsidR="000D34FD" w:rsidRPr="00156C47">
        <w:rPr>
          <w:rFonts w:ascii="Times New Roman" w:hAnsi="Times New Roman" w:cs="Times New Roman"/>
          <w:sz w:val="24"/>
          <w:szCs w:val="24"/>
          <w:lang w:val="id-ID"/>
        </w:rPr>
        <w:t>identifikasi.</w:t>
      </w:r>
      <w:r w:rsidR="000B48D2" w:rsidRPr="00156C47">
        <w:rPr>
          <w:rFonts w:ascii="Times New Roman" w:hAnsi="Times New Roman" w:cs="Times New Roman"/>
          <w:sz w:val="24"/>
          <w:szCs w:val="24"/>
          <w:lang w:val="id-ID"/>
        </w:rPr>
        <w:t xml:space="preserve"> </w:t>
      </w:r>
    </w:p>
    <w:p w14:paraId="7C445D80" w14:textId="4BEE0960" w:rsidR="000D34FD" w:rsidRPr="00156C47" w:rsidRDefault="000B48D2" w:rsidP="00653FE2">
      <w:pPr>
        <w:spacing w:line="360" w:lineRule="auto"/>
        <w:rPr>
          <w:rFonts w:ascii="Times New Roman" w:hAnsi="Times New Roman" w:cs="Times New Roman"/>
          <w:sz w:val="24"/>
          <w:szCs w:val="24"/>
        </w:rPr>
      </w:pPr>
      <w:r w:rsidRPr="00156C47">
        <w:rPr>
          <w:rFonts w:ascii="Times New Roman" w:hAnsi="Times New Roman" w:cs="Times New Roman"/>
          <w:sz w:val="24"/>
          <w:szCs w:val="24"/>
          <w:lang w:val="id-ID"/>
        </w:rPr>
        <w:t xml:space="preserve">Berikut adalah </w:t>
      </w:r>
      <w:r w:rsidR="00D90662" w:rsidRPr="00156C47">
        <w:rPr>
          <w:rFonts w:ascii="Times New Roman" w:hAnsi="Times New Roman" w:cs="Times New Roman"/>
          <w:sz w:val="24"/>
          <w:szCs w:val="24"/>
        </w:rPr>
        <w:t xml:space="preserve">manfaat </w:t>
      </w:r>
      <w:r w:rsidRPr="00156C47">
        <w:rPr>
          <w:rFonts w:ascii="Times New Roman" w:hAnsi="Times New Roman" w:cs="Times New Roman"/>
          <w:sz w:val="24"/>
          <w:szCs w:val="24"/>
          <w:lang w:val="id-ID"/>
        </w:rPr>
        <w:t xml:space="preserve">dari </w:t>
      </w:r>
      <w:r w:rsidR="00D90662" w:rsidRPr="00156C47">
        <w:rPr>
          <w:rFonts w:ascii="Times New Roman" w:hAnsi="Times New Roman" w:cs="Times New Roman"/>
          <w:sz w:val="24"/>
          <w:szCs w:val="24"/>
        </w:rPr>
        <w:t>dibangunnya aplikasi SIBETA (Situs Pembelajaran Tajwid)</w:t>
      </w:r>
      <w:r w:rsidR="00B96FB3" w:rsidRPr="00156C47">
        <w:rPr>
          <w:rFonts w:ascii="Times New Roman" w:hAnsi="Times New Roman" w:cs="Times New Roman"/>
          <w:sz w:val="24"/>
          <w:szCs w:val="24"/>
        </w:rPr>
        <w:t>:</w:t>
      </w:r>
    </w:p>
    <w:p w14:paraId="4D63EC1A" w14:textId="21BCDF7F" w:rsidR="000B48D2" w:rsidRPr="00156C47" w:rsidRDefault="001439D4" w:rsidP="00275069">
      <w:pPr>
        <w:spacing w:line="360" w:lineRule="auto"/>
        <w:rPr>
          <w:rFonts w:ascii="Times New Roman" w:hAnsi="Times New Roman" w:cs="Times New Roman"/>
          <w:sz w:val="24"/>
          <w:szCs w:val="24"/>
        </w:rPr>
      </w:pPr>
      <w:r w:rsidRPr="00156C47">
        <w:rPr>
          <w:rFonts w:ascii="Times New Roman" w:hAnsi="Times New Roman" w:cs="Times New Roman"/>
          <w:sz w:val="24"/>
          <w:szCs w:val="24"/>
          <w:lang w:val="id-ID"/>
        </w:rPr>
        <w:t xml:space="preserve">- </w:t>
      </w:r>
      <w:r w:rsidR="000B48D2" w:rsidRPr="00156C47">
        <w:rPr>
          <w:rFonts w:ascii="Times New Roman" w:hAnsi="Times New Roman" w:cs="Times New Roman"/>
          <w:sz w:val="24"/>
          <w:szCs w:val="24"/>
          <w:lang w:val="id-ID"/>
        </w:rPr>
        <w:t>Peningkatan pemahaman tajwid</w:t>
      </w:r>
      <w:r w:rsidR="00D86280" w:rsidRPr="00156C47">
        <w:rPr>
          <w:rFonts w:ascii="Times New Roman" w:hAnsi="Times New Roman" w:cs="Times New Roman"/>
          <w:sz w:val="24"/>
          <w:szCs w:val="24"/>
        </w:rPr>
        <w:t>.</w:t>
      </w:r>
      <w:r w:rsidR="00EB7EAA" w:rsidRPr="00156C47">
        <w:rPr>
          <w:rFonts w:ascii="Times New Roman" w:hAnsi="Times New Roman" w:cs="Times New Roman"/>
          <w:sz w:val="24"/>
          <w:szCs w:val="24"/>
        </w:rPr>
        <w:t xml:space="preserve"> </w:t>
      </w:r>
    </w:p>
    <w:p w14:paraId="72F6F80D" w14:textId="61A2E01A" w:rsidR="000B48D2" w:rsidRPr="00156C47" w:rsidRDefault="0042007A" w:rsidP="00275069">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rPr>
        <w:t xml:space="preserve">- </w:t>
      </w:r>
      <w:r w:rsidR="000B48D2" w:rsidRPr="00156C47">
        <w:rPr>
          <w:rFonts w:ascii="Times New Roman" w:hAnsi="Times New Roman" w:cs="Times New Roman"/>
          <w:sz w:val="24"/>
          <w:szCs w:val="24"/>
          <w:lang w:val="id-ID"/>
        </w:rPr>
        <w:t xml:space="preserve">Kemudahan </w:t>
      </w:r>
      <w:r w:rsidR="00894FBD" w:rsidRPr="00156C47">
        <w:rPr>
          <w:rFonts w:ascii="Times New Roman" w:hAnsi="Times New Roman" w:cs="Times New Roman"/>
          <w:sz w:val="24"/>
          <w:szCs w:val="24"/>
        </w:rPr>
        <w:t>a</w:t>
      </w:r>
      <w:r w:rsidR="000B48D2" w:rsidRPr="00156C47">
        <w:rPr>
          <w:rFonts w:ascii="Times New Roman" w:hAnsi="Times New Roman" w:cs="Times New Roman"/>
          <w:sz w:val="24"/>
          <w:szCs w:val="24"/>
          <w:lang w:val="id-ID"/>
        </w:rPr>
        <w:t>kses</w:t>
      </w:r>
      <w:r w:rsidR="00D86280" w:rsidRPr="00156C47">
        <w:rPr>
          <w:rFonts w:ascii="Times New Roman" w:hAnsi="Times New Roman" w:cs="Times New Roman"/>
          <w:sz w:val="24"/>
          <w:szCs w:val="24"/>
        </w:rPr>
        <w:t>.</w:t>
      </w:r>
      <w:r w:rsidR="000B48D2" w:rsidRPr="00156C47">
        <w:rPr>
          <w:rFonts w:ascii="Times New Roman" w:hAnsi="Times New Roman" w:cs="Times New Roman"/>
          <w:sz w:val="24"/>
          <w:szCs w:val="24"/>
          <w:lang w:val="id-ID"/>
        </w:rPr>
        <w:t xml:space="preserve"> </w:t>
      </w:r>
    </w:p>
    <w:p w14:paraId="0A5D8B2A" w14:textId="2BA825D1" w:rsidR="000B48D2" w:rsidRPr="00156C47" w:rsidRDefault="00570975" w:rsidP="00275069">
      <w:pPr>
        <w:spacing w:line="360" w:lineRule="auto"/>
        <w:rPr>
          <w:rFonts w:ascii="Times New Roman" w:hAnsi="Times New Roman" w:cs="Times New Roman"/>
          <w:sz w:val="24"/>
          <w:szCs w:val="24"/>
        </w:rPr>
      </w:pPr>
      <w:r w:rsidRPr="00156C47">
        <w:rPr>
          <w:rFonts w:ascii="Times New Roman" w:hAnsi="Times New Roman" w:cs="Times New Roman"/>
          <w:sz w:val="24"/>
          <w:szCs w:val="24"/>
        </w:rPr>
        <w:t xml:space="preserve">- </w:t>
      </w:r>
      <w:r w:rsidR="000B48D2" w:rsidRPr="00156C47">
        <w:rPr>
          <w:rFonts w:ascii="Times New Roman" w:hAnsi="Times New Roman" w:cs="Times New Roman"/>
          <w:sz w:val="24"/>
          <w:szCs w:val="24"/>
          <w:lang w:val="id-ID"/>
        </w:rPr>
        <w:t xml:space="preserve">Efektivitas </w:t>
      </w:r>
      <w:r w:rsidR="00894FBD" w:rsidRPr="00156C47">
        <w:rPr>
          <w:rFonts w:ascii="Times New Roman" w:hAnsi="Times New Roman" w:cs="Times New Roman"/>
          <w:sz w:val="24"/>
          <w:szCs w:val="24"/>
        </w:rPr>
        <w:t>p</w:t>
      </w:r>
      <w:r w:rsidR="000B48D2" w:rsidRPr="00156C47">
        <w:rPr>
          <w:rFonts w:ascii="Times New Roman" w:hAnsi="Times New Roman" w:cs="Times New Roman"/>
          <w:sz w:val="24"/>
          <w:szCs w:val="24"/>
          <w:lang w:val="id-ID"/>
        </w:rPr>
        <w:t xml:space="preserve">embelajaran </w:t>
      </w:r>
      <w:r w:rsidR="00894FBD" w:rsidRPr="00156C47">
        <w:rPr>
          <w:rFonts w:ascii="Times New Roman" w:hAnsi="Times New Roman" w:cs="Times New Roman"/>
          <w:sz w:val="24"/>
          <w:szCs w:val="24"/>
        </w:rPr>
        <w:t>m</w:t>
      </w:r>
      <w:r w:rsidR="000B48D2" w:rsidRPr="00156C47">
        <w:rPr>
          <w:rFonts w:ascii="Times New Roman" w:hAnsi="Times New Roman" w:cs="Times New Roman"/>
          <w:sz w:val="24"/>
          <w:szCs w:val="24"/>
          <w:lang w:val="id-ID"/>
        </w:rPr>
        <w:t>andiri</w:t>
      </w:r>
      <w:r w:rsidR="00D86280" w:rsidRPr="00156C47">
        <w:rPr>
          <w:rFonts w:ascii="Times New Roman" w:hAnsi="Times New Roman" w:cs="Times New Roman"/>
          <w:sz w:val="24"/>
          <w:szCs w:val="24"/>
        </w:rPr>
        <w:t>.</w:t>
      </w:r>
    </w:p>
    <w:p w14:paraId="2847A706" w14:textId="5A9CD067" w:rsidR="000B48D2" w:rsidRPr="00156C47" w:rsidRDefault="00570975" w:rsidP="00275069">
      <w:pPr>
        <w:spacing w:line="360" w:lineRule="auto"/>
        <w:rPr>
          <w:rFonts w:ascii="Times New Roman" w:hAnsi="Times New Roman" w:cs="Times New Roman"/>
          <w:sz w:val="24"/>
          <w:szCs w:val="24"/>
        </w:rPr>
      </w:pPr>
      <w:r w:rsidRPr="00156C47">
        <w:rPr>
          <w:rFonts w:ascii="Times New Roman" w:hAnsi="Times New Roman" w:cs="Times New Roman"/>
          <w:sz w:val="24"/>
          <w:szCs w:val="24"/>
        </w:rPr>
        <w:t xml:space="preserve">- </w:t>
      </w:r>
      <w:r w:rsidR="000B48D2" w:rsidRPr="00156C47">
        <w:rPr>
          <w:rFonts w:ascii="Times New Roman" w:hAnsi="Times New Roman" w:cs="Times New Roman"/>
          <w:sz w:val="24"/>
          <w:szCs w:val="24"/>
          <w:lang w:val="id-ID"/>
        </w:rPr>
        <w:t xml:space="preserve">Perbandingan dengan </w:t>
      </w:r>
      <w:r w:rsidR="00894FBD" w:rsidRPr="00156C47">
        <w:rPr>
          <w:rFonts w:ascii="Times New Roman" w:hAnsi="Times New Roman" w:cs="Times New Roman"/>
          <w:sz w:val="24"/>
          <w:szCs w:val="24"/>
        </w:rPr>
        <w:t>m</w:t>
      </w:r>
      <w:r w:rsidR="000B48D2" w:rsidRPr="00156C47">
        <w:rPr>
          <w:rFonts w:ascii="Times New Roman" w:hAnsi="Times New Roman" w:cs="Times New Roman"/>
          <w:sz w:val="24"/>
          <w:szCs w:val="24"/>
          <w:lang w:val="id-ID"/>
        </w:rPr>
        <w:t xml:space="preserve">etode </w:t>
      </w:r>
      <w:r w:rsidR="00894FBD" w:rsidRPr="00156C47">
        <w:rPr>
          <w:rFonts w:ascii="Times New Roman" w:hAnsi="Times New Roman" w:cs="Times New Roman"/>
          <w:sz w:val="24"/>
          <w:szCs w:val="24"/>
        </w:rPr>
        <w:t>k</w:t>
      </w:r>
      <w:r w:rsidR="000B48D2" w:rsidRPr="00156C47">
        <w:rPr>
          <w:rFonts w:ascii="Times New Roman" w:hAnsi="Times New Roman" w:cs="Times New Roman"/>
          <w:sz w:val="24"/>
          <w:szCs w:val="24"/>
          <w:lang w:val="id-ID"/>
        </w:rPr>
        <w:t>onvensional</w:t>
      </w:r>
      <w:r w:rsidR="00D86280" w:rsidRPr="00156C47">
        <w:rPr>
          <w:rFonts w:ascii="Times New Roman" w:hAnsi="Times New Roman" w:cs="Times New Roman"/>
          <w:sz w:val="24"/>
          <w:szCs w:val="24"/>
        </w:rPr>
        <w:t>.</w:t>
      </w:r>
    </w:p>
    <w:p w14:paraId="11C88746" w14:textId="03A88A04" w:rsidR="000B48D2" w:rsidRPr="00156C47" w:rsidRDefault="00570975" w:rsidP="00275069">
      <w:pPr>
        <w:spacing w:line="360" w:lineRule="auto"/>
        <w:rPr>
          <w:rFonts w:ascii="Times New Roman" w:hAnsi="Times New Roman" w:cs="Times New Roman"/>
          <w:sz w:val="24"/>
          <w:szCs w:val="24"/>
        </w:rPr>
      </w:pPr>
      <w:r w:rsidRPr="00156C47">
        <w:rPr>
          <w:rFonts w:ascii="Times New Roman" w:hAnsi="Times New Roman" w:cs="Times New Roman"/>
          <w:sz w:val="24"/>
          <w:szCs w:val="24"/>
        </w:rPr>
        <w:t xml:space="preserve">- </w:t>
      </w:r>
      <w:r w:rsidR="000B48D2" w:rsidRPr="00156C47">
        <w:rPr>
          <w:rFonts w:ascii="Times New Roman" w:hAnsi="Times New Roman" w:cs="Times New Roman"/>
          <w:sz w:val="24"/>
          <w:szCs w:val="24"/>
          <w:lang w:val="id-ID"/>
        </w:rPr>
        <w:t xml:space="preserve">Kontribusi terhadap </w:t>
      </w:r>
      <w:r w:rsidR="00894FBD" w:rsidRPr="00156C47">
        <w:rPr>
          <w:rFonts w:ascii="Times New Roman" w:hAnsi="Times New Roman" w:cs="Times New Roman"/>
          <w:sz w:val="24"/>
          <w:szCs w:val="24"/>
        </w:rPr>
        <w:t>l</w:t>
      </w:r>
      <w:r w:rsidR="000B48D2" w:rsidRPr="00156C47">
        <w:rPr>
          <w:rFonts w:ascii="Times New Roman" w:hAnsi="Times New Roman" w:cs="Times New Roman"/>
          <w:sz w:val="24"/>
          <w:szCs w:val="24"/>
          <w:lang w:val="id-ID"/>
        </w:rPr>
        <w:t xml:space="preserve">iterasi </w:t>
      </w:r>
      <w:r w:rsidR="00894FBD" w:rsidRPr="00156C47">
        <w:rPr>
          <w:rFonts w:ascii="Times New Roman" w:hAnsi="Times New Roman" w:cs="Times New Roman"/>
          <w:sz w:val="24"/>
          <w:szCs w:val="24"/>
        </w:rPr>
        <w:t>a</w:t>
      </w:r>
      <w:r w:rsidR="000B48D2" w:rsidRPr="00156C47">
        <w:rPr>
          <w:rFonts w:ascii="Times New Roman" w:hAnsi="Times New Roman" w:cs="Times New Roman"/>
          <w:sz w:val="24"/>
          <w:szCs w:val="24"/>
          <w:lang w:val="id-ID"/>
        </w:rPr>
        <w:t>l-qur</w:t>
      </w:r>
      <w:r w:rsidR="00894FBD" w:rsidRPr="00156C47">
        <w:rPr>
          <w:rFonts w:ascii="Times New Roman" w:hAnsi="Times New Roman" w:cs="Times New Roman"/>
          <w:sz w:val="24"/>
          <w:szCs w:val="24"/>
        </w:rPr>
        <w:t>’</w:t>
      </w:r>
      <w:r w:rsidR="000B48D2" w:rsidRPr="00156C47">
        <w:rPr>
          <w:rFonts w:ascii="Times New Roman" w:hAnsi="Times New Roman" w:cs="Times New Roman"/>
          <w:sz w:val="24"/>
          <w:szCs w:val="24"/>
          <w:lang w:val="id-ID"/>
        </w:rPr>
        <w:t>an</w:t>
      </w:r>
      <w:r w:rsidR="00D86280" w:rsidRPr="00156C47">
        <w:rPr>
          <w:rFonts w:ascii="Times New Roman" w:hAnsi="Times New Roman" w:cs="Times New Roman"/>
          <w:sz w:val="24"/>
          <w:szCs w:val="24"/>
        </w:rPr>
        <w:t>.</w:t>
      </w:r>
    </w:p>
    <w:p w14:paraId="16BF0DA6" w14:textId="32807F9E" w:rsidR="000B48D2" w:rsidRPr="00156C47" w:rsidRDefault="00570975" w:rsidP="00275069">
      <w:pPr>
        <w:spacing w:line="360" w:lineRule="auto"/>
        <w:rPr>
          <w:rFonts w:ascii="Times New Roman" w:hAnsi="Times New Roman" w:cs="Times New Roman"/>
          <w:sz w:val="24"/>
          <w:szCs w:val="24"/>
        </w:rPr>
      </w:pPr>
      <w:r w:rsidRPr="00156C47">
        <w:rPr>
          <w:rFonts w:ascii="Times New Roman" w:hAnsi="Times New Roman" w:cs="Times New Roman"/>
          <w:sz w:val="24"/>
          <w:szCs w:val="24"/>
        </w:rPr>
        <w:t xml:space="preserve">- </w:t>
      </w:r>
      <w:r w:rsidR="00D86280" w:rsidRPr="00156C47">
        <w:rPr>
          <w:rFonts w:ascii="Times New Roman" w:hAnsi="Times New Roman" w:cs="Times New Roman"/>
          <w:sz w:val="24"/>
          <w:szCs w:val="24"/>
        </w:rPr>
        <w:t>Penghematan waktu, tenaga, dan biaya</w:t>
      </w:r>
      <w:r w:rsidR="00B13AD7" w:rsidRPr="00156C47">
        <w:rPr>
          <w:rFonts w:ascii="Times New Roman" w:hAnsi="Times New Roman" w:cs="Times New Roman"/>
          <w:sz w:val="24"/>
          <w:szCs w:val="24"/>
        </w:rPr>
        <w:t xml:space="preserve"> dalam belajar tajwid</w:t>
      </w:r>
      <w:r w:rsidR="00522805" w:rsidRPr="00156C47">
        <w:rPr>
          <w:rFonts w:ascii="Times New Roman" w:hAnsi="Times New Roman" w:cs="Times New Roman"/>
          <w:sz w:val="24"/>
          <w:szCs w:val="24"/>
        </w:rPr>
        <w:t>.</w:t>
      </w:r>
    </w:p>
    <w:p w14:paraId="6A655FC4" w14:textId="0BC49CFA" w:rsidR="00206372" w:rsidRPr="00156C47" w:rsidRDefault="00570975" w:rsidP="00BA7D2D">
      <w:pPr>
        <w:spacing w:line="360" w:lineRule="auto"/>
        <w:rPr>
          <w:rFonts w:ascii="Times New Roman" w:hAnsi="Times New Roman" w:cs="Times New Roman"/>
          <w:sz w:val="24"/>
          <w:szCs w:val="24"/>
        </w:rPr>
      </w:pPr>
      <w:r w:rsidRPr="00156C47">
        <w:rPr>
          <w:rFonts w:ascii="Times New Roman" w:hAnsi="Times New Roman" w:cs="Times New Roman"/>
          <w:sz w:val="24"/>
          <w:szCs w:val="24"/>
        </w:rPr>
        <w:t xml:space="preserve">- </w:t>
      </w:r>
      <w:r w:rsidR="000B48D2" w:rsidRPr="00156C47">
        <w:rPr>
          <w:rFonts w:ascii="Times New Roman" w:hAnsi="Times New Roman" w:cs="Times New Roman"/>
          <w:sz w:val="24"/>
          <w:szCs w:val="24"/>
          <w:lang w:val="id-ID"/>
        </w:rPr>
        <w:t>Penerapan</w:t>
      </w:r>
      <w:r w:rsidR="005C6EE9" w:rsidRPr="00156C47">
        <w:rPr>
          <w:rFonts w:ascii="Times New Roman" w:hAnsi="Times New Roman" w:cs="Times New Roman"/>
          <w:sz w:val="24"/>
          <w:szCs w:val="24"/>
        </w:rPr>
        <w:t>/Pemanfaatan</w:t>
      </w:r>
      <w:r w:rsidR="000B48D2" w:rsidRPr="00156C47">
        <w:rPr>
          <w:rFonts w:ascii="Times New Roman" w:hAnsi="Times New Roman" w:cs="Times New Roman"/>
          <w:sz w:val="24"/>
          <w:szCs w:val="24"/>
          <w:lang w:val="id-ID"/>
        </w:rPr>
        <w:t xml:space="preserve"> </w:t>
      </w:r>
      <w:r w:rsidR="00894FBD" w:rsidRPr="00156C47">
        <w:rPr>
          <w:rFonts w:ascii="Times New Roman" w:hAnsi="Times New Roman" w:cs="Times New Roman"/>
          <w:sz w:val="24"/>
          <w:szCs w:val="24"/>
        </w:rPr>
        <w:t>t</w:t>
      </w:r>
      <w:r w:rsidR="000B48D2" w:rsidRPr="00156C47">
        <w:rPr>
          <w:rFonts w:ascii="Times New Roman" w:hAnsi="Times New Roman" w:cs="Times New Roman"/>
          <w:sz w:val="24"/>
          <w:szCs w:val="24"/>
          <w:lang w:val="id-ID"/>
        </w:rPr>
        <w:t xml:space="preserve">eknologi dalam </w:t>
      </w:r>
      <w:r w:rsidR="00894FBD" w:rsidRPr="00156C47">
        <w:rPr>
          <w:rFonts w:ascii="Times New Roman" w:hAnsi="Times New Roman" w:cs="Times New Roman"/>
          <w:sz w:val="24"/>
          <w:szCs w:val="24"/>
        </w:rPr>
        <w:t>p</w:t>
      </w:r>
      <w:r w:rsidR="000B48D2" w:rsidRPr="00156C47">
        <w:rPr>
          <w:rFonts w:ascii="Times New Roman" w:hAnsi="Times New Roman" w:cs="Times New Roman"/>
          <w:sz w:val="24"/>
          <w:szCs w:val="24"/>
          <w:lang w:val="id-ID"/>
        </w:rPr>
        <w:t>embelajaran</w:t>
      </w:r>
      <w:r w:rsidR="00905245" w:rsidRPr="00156C47">
        <w:rPr>
          <w:rFonts w:ascii="Times New Roman" w:hAnsi="Times New Roman" w:cs="Times New Roman"/>
          <w:sz w:val="24"/>
          <w:szCs w:val="24"/>
        </w:rPr>
        <w:t>.</w:t>
      </w:r>
    </w:p>
    <w:p w14:paraId="10CCFC5A" w14:textId="77777777" w:rsidR="00206372" w:rsidRPr="00156C47" w:rsidRDefault="00206372" w:rsidP="00206372">
      <w:pPr>
        <w:spacing w:line="360" w:lineRule="auto"/>
        <w:rPr>
          <w:rFonts w:ascii="Times New Roman" w:hAnsi="Times New Roman" w:cs="Times New Roman"/>
          <w:b/>
          <w:bCs/>
          <w:i/>
          <w:iCs/>
          <w:sz w:val="24"/>
          <w:szCs w:val="24"/>
          <w:u w:val="single"/>
          <w:lang w:val="id-ID"/>
        </w:rPr>
      </w:pPr>
    </w:p>
    <w:p w14:paraId="637DC117" w14:textId="77777777" w:rsidR="00206372" w:rsidRPr="00156C47" w:rsidRDefault="00206372" w:rsidP="00206372">
      <w:pPr>
        <w:spacing w:line="360" w:lineRule="auto"/>
        <w:rPr>
          <w:rFonts w:ascii="Times New Roman" w:hAnsi="Times New Roman" w:cs="Times New Roman"/>
          <w:b/>
          <w:bCs/>
          <w:i/>
          <w:iCs/>
          <w:sz w:val="24"/>
          <w:szCs w:val="24"/>
          <w:u w:val="single"/>
          <w:lang w:val="id-ID"/>
        </w:rPr>
      </w:pPr>
    </w:p>
    <w:p w14:paraId="54BA18B3" w14:textId="77777777" w:rsidR="00206372" w:rsidRPr="00156C47" w:rsidRDefault="00206372" w:rsidP="00206372">
      <w:pPr>
        <w:spacing w:line="360" w:lineRule="auto"/>
        <w:rPr>
          <w:rFonts w:ascii="Times New Roman" w:hAnsi="Times New Roman" w:cs="Times New Roman"/>
          <w:b/>
          <w:bCs/>
          <w:i/>
          <w:iCs/>
          <w:sz w:val="24"/>
          <w:szCs w:val="24"/>
          <w:u w:val="single"/>
          <w:lang w:val="id-ID"/>
        </w:rPr>
      </w:pPr>
    </w:p>
    <w:p w14:paraId="2C1DAD46" w14:textId="77777777" w:rsidR="00C14CAD" w:rsidRPr="00156C47" w:rsidRDefault="00C14CAD" w:rsidP="00206372">
      <w:pPr>
        <w:spacing w:line="360" w:lineRule="auto"/>
        <w:rPr>
          <w:rFonts w:ascii="Times New Roman" w:hAnsi="Times New Roman" w:cs="Times New Roman"/>
          <w:b/>
          <w:bCs/>
          <w:i/>
          <w:iCs/>
          <w:sz w:val="24"/>
          <w:szCs w:val="24"/>
          <w:u w:val="single"/>
          <w:lang w:val="id-ID"/>
        </w:rPr>
      </w:pPr>
    </w:p>
    <w:p w14:paraId="06795026" w14:textId="77777777" w:rsidR="00C14CAD" w:rsidRPr="00156C47" w:rsidRDefault="00C14CAD" w:rsidP="00206372">
      <w:pPr>
        <w:spacing w:line="360" w:lineRule="auto"/>
        <w:rPr>
          <w:rFonts w:ascii="Times New Roman" w:hAnsi="Times New Roman" w:cs="Times New Roman"/>
          <w:b/>
          <w:bCs/>
          <w:i/>
          <w:iCs/>
          <w:sz w:val="24"/>
          <w:szCs w:val="24"/>
          <w:u w:val="single"/>
          <w:lang w:val="id-ID"/>
        </w:rPr>
      </w:pPr>
    </w:p>
    <w:p w14:paraId="038F6040" w14:textId="77777777" w:rsidR="00C14CAD" w:rsidRPr="00156C47" w:rsidRDefault="00C14CAD" w:rsidP="00206372">
      <w:pPr>
        <w:spacing w:line="360" w:lineRule="auto"/>
        <w:rPr>
          <w:rFonts w:ascii="Times New Roman" w:hAnsi="Times New Roman" w:cs="Times New Roman"/>
          <w:b/>
          <w:bCs/>
          <w:i/>
          <w:iCs/>
          <w:sz w:val="24"/>
          <w:szCs w:val="24"/>
          <w:u w:val="single"/>
          <w:lang w:val="id-ID"/>
        </w:rPr>
      </w:pPr>
    </w:p>
    <w:p w14:paraId="081FE2B1" w14:textId="77777777" w:rsidR="00C14CAD" w:rsidRPr="00156C47" w:rsidRDefault="00C14CAD" w:rsidP="00206372">
      <w:pPr>
        <w:spacing w:line="360" w:lineRule="auto"/>
        <w:rPr>
          <w:rFonts w:ascii="Times New Roman" w:hAnsi="Times New Roman" w:cs="Times New Roman"/>
          <w:b/>
          <w:bCs/>
          <w:i/>
          <w:iCs/>
          <w:sz w:val="24"/>
          <w:szCs w:val="24"/>
          <w:u w:val="single"/>
          <w:lang w:val="id-ID"/>
        </w:rPr>
      </w:pPr>
    </w:p>
    <w:p w14:paraId="55217B30" w14:textId="77777777" w:rsidR="00C14CAD" w:rsidRPr="00156C47" w:rsidRDefault="00C14CAD" w:rsidP="00206372">
      <w:pPr>
        <w:spacing w:line="360" w:lineRule="auto"/>
        <w:rPr>
          <w:rFonts w:ascii="Times New Roman" w:hAnsi="Times New Roman" w:cs="Times New Roman"/>
          <w:b/>
          <w:bCs/>
          <w:i/>
          <w:iCs/>
          <w:sz w:val="24"/>
          <w:szCs w:val="24"/>
          <w:u w:val="single"/>
          <w:lang w:val="id-ID"/>
        </w:rPr>
      </w:pPr>
    </w:p>
    <w:p w14:paraId="3E6D8F3A" w14:textId="77777777" w:rsidR="00C14CAD" w:rsidRPr="00156C47" w:rsidRDefault="00C14CAD" w:rsidP="00206372">
      <w:pPr>
        <w:spacing w:line="360" w:lineRule="auto"/>
        <w:rPr>
          <w:rFonts w:ascii="Times New Roman" w:hAnsi="Times New Roman" w:cs="Times New Roman"/>
          <w:b/>
          <w:bCs/>
          <w:i/>
          <w:iCs/>
          <w:sz w:val="24"/>
          <w:szCs w:val="24"/>
          <w:u w:val="single"/>
          <w:lang w:val="id-ID"/>
        </w:rPr>
      </w:pPr>
    </w:p>
    <w:p w14:paraId="38D59649" w14:textId="77777777" w:rsidR="00C14CAD" w:rsidRPr="00156C47" w:rsidRDefault="00C14CAD" w:rsidP="00206372">
      <w:pPr>
        <w:spacing w:line="360" w:lineRule="auto"/>
        <w:rPr>
          <w:rFonts w:ascii="Times New Roman" w:hAnsi="Times New Roman" w:cs="Times New Roman"/>
          <w:b/>
          <w:bCs/>
          <w:i/>
          <w:iCs/>
          <w:sz w:val="24"/>
          <w:szCs w:val="24"/>
          <w:u w:val="single"/>
          <w:lang w:val="id-ID"/>
        </w:rPr>
      </w:pPr>
    </w:p>
    <w:p w14:paraId="33C7279F" w14:textId="77777777" w:rsidR="00C14CAD" w:rsidRPr="00156C47" w:rsidRDefault="00C14CAD" w:rsidP="00206372">
      <w:pPr>
        <w:spacing w:line="360" w:lineRule="auto"/>
        <w:rPr>
          <w:rFonts w:ascii="Times New Roman" w:hAnsi="Times New Roman" w:cs="Times New Roman"/>
          <w:b/>
          <w:bCs/>
          <w:i/>
          <w:iCs/>
          <w:sz w:val="24"/>
          <w:szCs w:val="24"/>
          <w:u w:val="single"/>
          <w:lang w:val="id-ID"/>
        </w:rPr>
      </w:pPr>
    </w:p>
    <w:p w14:paraId="2FDD6E2C" w14:textId="77777777" w:rsidR="00C14CAD" w:rsidRPr="00156C47" w:rsidRDefault="00C14CAD" w:rsidP="00206372">
      <w:pPr>
        <w:spacing w:line="360" w:lineRule="auto"/>
        <w:rPr>
          <w:rFonts w:ascii="Times New Roman" w:hAnsi="Times New Roman" w:cs="Times New Roman"/>
          <w:b/>
          <w:bCs/>
          <w:i/>
          <w:iCs/>
          <w:sz w:val="24"/>
          <w:szCs w:val="24"/>
          <w:u w:val="single"/>
          <w:lang w:val="id-ID"/>
        </w:rPr>
      </w:pPr>
    </w:p>
    <w:p w14:paraId="4D575F54" w14:textId="2A020D35" w:rsidR="001414D1" w:rsidRPr="00156C47" w:rsidRDefault="001414D1" w:rsidP="00275069">
      <w:pPr>
        <w:spacing w:line="360" w:lineRule="auto"/>
        <w:jc w:val="center"/>
        <w:rPr>
          <w:rFonts w:ascii="Times New Roman" w:hAnsi="Times New Roman" w:cs="Times New Roman"/>
          <w:b/>
          <w:bCs/>
          <w:sz w:val="24"/>
          <w:szCs w:val="24"/>
          <w:lang w:val="id-ID"/>
        </w:rPr>
      </w:pPr>
      <w:r w:rsidRPr="00156C47">
        <w:rPr>
          <w:rFonts w:ascii="Times New Roman" w:hAnsi="Times New Roman" w:cs="Times New Roman"/>
          <w:b/>
          <w:bCs/>
          <w:sz w:val="24"/>
          <w:szCs w:val="24"/>
          <w:lang w:val="id-ID"/>
        </w:rPr>
        <w:lastRenderedPageBreak/>
        <w:t>BAB II :</w:t>
      </w:r>
      <w:r w:rsidR="00F16C5B" w:rsidRPr="00156C47">
        <w:rPr>
          <w:rFonts w:ascii="Times New Roman" w:hAnsi="Times New Roman" w:cs="Times New Roman"/>
          <w:b/>
          <w:bCs/>
          <w:sz w:val="24"/>
          <w:szCs w:val="24"/>
        </w:rPr>
        <w:t xml:space="preserve"> </w:t>
      </w:r>
      <w:r w:rsidRPr="00156C47">
        <w:rPr>
          <w:rFonts w:ascii="Times New Roman" w:hAnsi="Times New Roman" w:cs="Times New Roman"/>
          <w:b/>
          <w:bCs/>
          <w:sz w:val="24"/>
          <w:szCs w:val="24"/>
          <w:lang w:val="id-ID"/>
        </w:rPr>
        <w:t>Tinjauan Penelitian</w:t>
      </w:r>
    </w:p>
    <w:p w14:paraId="010216E1" w14:textId="094C9786" w:rsidR="001414D1" w:rsidRPr="00156C47" w:rsidRDefault="001414D1" w:rsidP="00275069">
      <w:pPr>
        <w:spacing w:line="360" w:lineRule="auto"/>
        <w:rPr>
          <w:rFonts w:ascii="Times New Roman" w:hAnsi="Times New Roman" w:cs="Times New Roman"/>
          <w:b/>
          <w:bCs/>
          <w:sz w:val="24"/>
          <w:szCs w:val="24"/>
          <w:lang w:val="id-ID"/>
        </w:rPr>
      </w:pPr>
      <w:r w:rsidRPr="00156C47">
        <w:rPr>
          <w:rFonts w:ascii="Times New Roman" w:hAnsi="Times New Roman" w:cs="Times New Roman"/>
          <w:b/>
          <w:bCs/>
          <w:sz w:val="24"/>
          <w:szCs w:val="24"/>
          <w:lang w:val="id-ID"/>
        </w:rPr>
        <w:t xml:space="preserve">2.1 </w:t>
      </w:r>
      <w:r w:rsidR="005E1B3F" w:rsidRPr="00156C47">
        <w:rPr>
          <w:rFonts w:ascii="Times New Roman" w:hAnsi="Times New Roman" w:cs="Times New Roman"/>
          <w:b/>
          <w:bCs/>
          <w:sz w:val="24"/>
          <w:szCs w:val="24"/>
        </w:rPr>
        <w:t>K</w:t>
      </w:r>
      <w:r w:rsidRPr="00156C47">
        <w:rPr>
          <w:rFonts w:ascii="Times New Roman" w:hAnsi="Times New Roman" w:cs="Times New Roman"/>
          <w:b/>
          <w:bCs/>
          <w:sz w:val="24"/>
          <w:szCs w:val="24"/>
          <w:lang w:val="id-ID"/>
        </w:rPr>
        <w:t>ajian Teori</w:t>
      </w:r>
    </w:p>
    <w:p w14:paraId="016C56C2" w14:textId="55D0828A" w:rsidR="001414D1" w:rsidRPr="00156C47" w:rsidRDefault="00140896" w:rsidP="00275069">
      <w:pPr>
        <w:spacing w:line="360" w:lineRule="auto"/>
        <w:rPr>
          <w:rFonts w:ascii="Times New Roman" w:hAnsi="Times New Roman" w:cs="Times New Roman"/>
          <w:b/>
          <w:bCs/>
          <w:sz w:val="24"/>
          <w:szCs w:val="24"/>
          <w:lang w:val="id-ID"/>
        </w:rPr>
      </w:pPr>
      <w:r w:rsidRPr="00156C47">
        <w:rPr>
          <w:rFonts w:ascii="Times New Roman" w:hAnsi="Times New Roman" w:cs="Times New Roman"/>
          <w:b/>
          <w:bCs/>
          <w:sz w:val="24"/>
          <w:szCs w:val="24"/>
          <w:lang w:val="id-ID"/>
        </w:rPr>
        <w:t xml:space="preserve">A. </w:t>
      </w:r>
      <w:r w:rsidR="001414D1" w:rsidRPr="00156C47">
        <w:rPr>
          <w:rFonts w:ascii="Times New Roman" w:hAnsi="Times New Roman" w:cs="Times New Roman"/>
          <w:b/>
          <w:bCs/>
          <w:sz w:val="24"/>
          <w:szCs w:val="24"/>
          <w:lang w:val="id-ID"/>
        </w:rPr>
        <w:t>Ilmu Tajwid</w:t>
      </w:r>
    </w:p>
    <w:p w14:paraId="728ADDE5" w14:textId="5B1301BE" w:rsidR="001414D1" w:rsidRPr="00156C47" w:rsidRDefault="001414D1" w:rsidP="00275069">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 xml:space="preserve">Ilmu tajwid adalah dasar untuk membaca Al-Qur'an secara baik dan benar, dan ilmu tajwid adalah ilmu yang mempelajari lafal atau pelafalan huruf-huruf yang terdapat dalam kitab suci Al-Qur'an. . </w:t>
      </w:r>
      <w:r w:rsidRPr="00156C47">
        <w:rPr>
          <w:rFonts w:ascii="Times New Roman" w:hAnsi="Times New Roman" w:cs="Times New Roman"/>
          <w:sz w:val="24"/>
          <w:szCs w:val="24"/>
        </w:rPr>
        <w:t>Jadi saat membaca Al-Qur'an, pengucapannya harus benar dan tepat  sesuai kaidah hukumnya, karena jika  membaca atau salah mengucapkannya akan memberikan arti yang berbeda. [5</w:t>
      </w:r>
      <w:r w:rsidRPr="00156C47">
        <w:rPr>
          <w:rFonts w:ascii="Times New Roman" w:hAnsi="Times New Roman" w:cs="Times New Roman"/>
          <w:sz w:val="24"/>
          <w:szCs w:val="24"/>
          <w:lang w:val="id-ID"/>
        </w:rPr>
        <w:t>]</w:t>
      </w:r>
    </w:p>
    <w:p w14:paraId="6E4F5125" w14:textId="77777777" w:rsidR="001414D1" w:rsidRPr="00156C47" w:rsidRDefault="001414D1" w:rsidP="00275069">
      <w:pPr>
        <w:spacing w:line="360" w:lineRule="auto"/>
        <w:rPr>
          <w:rFonts w:ascii="Times New Roman" w:hAnsi="Times New Roman" w:cs="Times New Roman"/>
          <w:sz w:val="24"/>
          <w:szCs w:val="24"/>
        </w:rPr>
      </w:pPr>
      <w:r w:rsidRPr="00156C47">
        <w:rPr>
          <w:rFonts w:ascii="Times New Roman" w:hAnsi="Times New Roman" w:cs="Times New Roman"/>
          <w:sz w:val="24"/>
          <w:szCs w:val="24"/>
        </w:rPr>
        <w:t>Mempelajari ilmu tajwid adalah fardhu kifayah. Artinya, jika di suatu tempat, daerah atau negara ada orang Islam yang ahli dalam ilmu tajwid, di mana orang bisa bertanya kepada mereka, maka kewajiban itu telah terpenuhi. Akan tetapi, membaca Al-Qur'an menurut ketentuan ilmu tajwid hukumnya fardhu ‘ain. Artinya siapapun yang membaca Al Quran harus membacanya dengan benar dan baik sesuai ketentuan tajwid [5]. Ilmu tajwid bukan hanya teori tapi praktek. Banyak orang beranggapan bahwa hanya bisa membaca Al Quran saja sudah cukup, padahal di sisi tajwid masih banyak kesalahan [3].</w:t>
      </w:r>
    </w:p>
    <w:p w14:paraId="52B4F2A7" w14:textId="6B72B8F7" w:rsidR="001414D1" w:rsidRPr="00156C47" w:rsidRDefault="009E5DF9" w:rsidP="00275069">
      <w:pPr>
        <w:spacing w:line="360" w:lineRule="auto"/>
        <w:rPr>
          <w:rFonts w:ascii="Times New Roman" w:hAnsi="Times New Roman" w:cs="Times New Roman"/>
          <w:sz w:val="24"/>
          <w:szCs w:val="24"/>
          <w:lang w:val="id-ID"/>
        </w:rPr>
      </w:pPr>
      <w:r w:rsidRPr="00156C47">
        <w:rPr>
          <w:rFonts w:ascii="Times New Roman" w:hAnsi="Times New Roman" w:cs="Times New Roman"/>
          <w:b/>
          <w:bCs/>
          <w:sz w:val="24"/>
          <w:szCs w:val="24"/>
        </w:rPr>
        <w:t xml:space="preserve">B. </w:t>
      </w:r>
      <w:r w:rsidR="001414D1" w:rsidRPr="00156C47">
        <w:rPr>
          <w:rFonts w:ascii="Times New Roman" w:hAnsi="Times New Roman" w:cs="Times New Roman"/>
          <w:b/>
          <w:bCs/>
          <w:sz w:val="24"/>
          <w:szCs w:val="24"/>
          <w:lang w:val="id-ID"/>
        </w:rPr>
        <w:t>Website</w:t>
      </w:r>
    </w:p>
    <w:p w14:paraId="2DF3E6F3" w14:textId="5DB98015" w:rsidR="001414D1" w:rsidRPr="00156C47" w:rsidRDefault="001414D1" w:rsidP="00275069">
      <w:pPr>
        <w:spacing w:line="360" w:lineRule="auto"/>
        <w:rPr>
          <w:rFonts w:ascii="Times New Roman" w:hAnsi="Times New Roman" w:cs="Times New Roman"/>
          <w:sz w:val="24"/>
          <w:szCs w:val="24"/>
        </w:rPr>
      </w:pPr>
      <w:r w:rsidRPr="00156C47">
        <w:rPr>
          <w:rFonts w:ascii="Times New Roman" w:hAnsi="Times New Roman" w:cs="Times New Roman"/>
          <w:sz w:val="24"/>
          <w:szCs w:val="24"/>
        </w:rPr>
        <w:t>Aplikasi Situs Pembelajaran Tajwid adalah sebuah Platform pembelajaran tajwid berbasis website. Karena website dapat menyediakan informasi serta fasilitas multimedia yang dapat membuat pembelajaran menjadi lebih menarik, ilustratif dan interaktif [3].</w:t>
      </w:r>
    </w:p>
    <w:p w14:paraId="7E731032" w14:textId="77777777" w:rsidR="001414D1" w:rsidRPr="00156C47" w:rsidRDefault="001414D1" w:rsidP="00275069">
      <w:pPr>
        <w:spacing w:line="360" w:lineRule="auto"/>
        <w:rPr>
          <w:rFonts w:ascii="Times New Roman" w:hAnsi="Times New Roman" w:cs="Times New Roman"/>
          <w:sz w:val="24"/>
          <w:szCs w:val="24"/>
        </w:rPr>
      </w:pPr>
      <w:r w:rsidRPr="00156C47">
        <w:rPr>
          <w:rFonts w:ascii="Times New Roman" w:hAnsi="Times New Roman" w:cs="Times New Roman"/>
          <w:sz w:val="24"/>
          <w:szCs w:val="24"/>
        </w:rPr>
        <w:t>Multimedia merupakan kombinasi teks, gambar, animasi, suara dan video yang berupa format digital dan disampaikan oleh komputer atau peralatan elektronik lainnya. Jika pengguna multimedia dapat mengontrol apa dan kapan elemen-elemen tersebut  akan dikirimkan, multimedia disebut multimedia interaktif[3].</w:t>
      </w:r>
    </w:p>
    <w:p w14:paraId="0AB5A02F" w14:textId="44A16380" w:rsidR="001414D1" w:rsidRPr="00156C47" w:rsidRDefault="001414D1" w:rsidP="00275069">
      <w:pPr>
        <w:spacing w:line="360" w:lineRule="auto"/>
        <w:rPr>
          <w:rFonts w:ascii="Times New Roman" w:hAnsi="Times New Roman" w:cs="Times New Roman"/>
          <w:sz w:val="24"/>
          <w:szCs w:val="24"/>
        </w:rPr>
      </w:pPr>
      <w:r w:rsidRPr="00156C47">
        <w:rPr>
          <w:rFonts w:ascii="Times New Roman" w:hAnsi="Times New Roman" w:cs="Times New Roman"/>
          <w:sz w:val="24"/>
          <w:szCs w:val="24"/>
        </w:rPr>
        <w:t>Website merupakan salah satu pengaplikasian multimedia berbasis komputer. Website menjadi interaktif ketika terdapat hubungan timbal-balik antara pengguna dan sistem di dalamnya [3].</w:t>
      </w:r>
    </w:p>
    <w:p w14:paraId="77C75A0E" w14:textId="77777777" w:rsidR="001D39CC" w:rsidRPr="00156C47" w:rsidRDefault="001D39CC" w:rsidP="00275069">
      <w:pPr>
        <w:spacing w:line="360" w:lineRule="auto"/>
        <w:rPr>
          <w:rFonts w:ascii="Times New Roman" w:hAnsi="Times New Roman" w:cs="Times New Roman"/>
          <w:b/>
          <w:bCs/>
          <w:sz w:val="24"/>
          <w:szCs w:val="24"/>
        </w:rPr>
      </w:pPr>
    </w:p>
    <w:p w14:paraId="0964A889" w14:textId="77777777" w:rsidR="001D39CC" w:rsidRPr="00156C47" w:rsidRDefault="001D39CC" w:rsidP="00275069">
      <w:pPr>
        <w:spacing w:line="360" w:lineRule="auto"/>
        <w:rPr>
          <w:rFonts w:ascii="Times New Roman" w:hAnsi="Times New Roman" w:cs="Times New Roman"/>
          <w:b/>
          <w:bCs/>
          <w:sz w:val="24"/>
          <w:szCs w:val="24"/>
        </w:rPr>
      </w:pPr>
    </w:p>
    <w:p w14:paraId="13408E32" w14:textId="77777777" w:rsidR="00E844C8" w:rsidRPr="00156C47" w:rsidRDefault="00E844C8" w:rsidP="00275069">
      <w:pPr>
        <w:spacing w:line="360" w:lineRule="auto"/>
        <w:rPr>
          <w:rFonts w:ascii="Times New Roman" w:hAnsi="Times New Roman" w:cs="Times New Roman"/>
          <w:b/>
          <w:bCs/>
          <w:sz w:val="24"/>
          <w:szCs w:val="24"/>
        </w:rPr>
      </w:pPr>
    </w:p>
    <w:p w14:paraId="1FFE04E5" w14:textId="35D6B82F" w:rsidR="001414D1" w:rsidRPr="00156C47" w:rsidRDefault="006D51CC" w:rsidP="00275069">
      <w:pPr>
        <w:spacing w:line="360" w:lineRule="auto"/>
        <w:rPr>
          <w:rFonts w:ascii="Times New Roman" w:hAnsi="Times New Roman" w:cs="Times New Roman"/>
          <w:b/>
          <w:bCs/>
          <w:sz w:val="24"/>
          <w:szCs w:val="24"/>
        </w:rPr>
      </w:pPr>
      <w:r w:rsidRPr="00156C47">
        <w:rPr>
          <w:rFonts w:ascii="Times New Roman" w:hAnsi="Times New Roman" w:cs="Times New Roman"/>
          <w:b/>
          <w:bCs/>
          <w:sz w:val="24"/>
          <w:szCs w:val="24"/>
        </w:rPr>
        <w:lastRenderedPageBreak/>
        <w:t xml:space="preserve">C. </w:t>
      </w:r>
      <w:r w:rsidR="001414D1" w:rsidRPr="00156C47">
        <w:rPr>
          <w:rFonts w:ascii="Times New Roman" w:hAnsi="Times New Roman" w:cs="Times New Roman"/>
          <w:b/>
          <w:bCs/>
          <w:sz w:val="24"/>
          <w:szCs w:val="24"/>
        </w:rPr>
        <w:t>Framework Laravel</w:t>
      </w:r>
    </w:p>
    <w:p w14:paraId="6F0E8A93" w14:textId="77777777" w:rsidR="001414D1" w:rsidRPr="00156C47" w:rsidRDefault="001414D1" w:rsidP="00275069">
      <w:pPr>
        <w:spacing w:line="360" w:lineRule="auto"/>
        <w:rPr>
          <w:rFonts w:ascii="Times New Roman" w:hAnsi="Times New Roman" w:cs="Times New Roman"/>
          <w:sz w:val="20"/>
          <w:szCs w:val="18"/>
        </w:rPr>
      </w:pPr>
      <w:r w:rsidRPr="00156C47">
        <w:rPr>
          <w:rFonts w:ascii="Times New Roman" w:hAnsi="Times New Roman" w:cs="Times New Roman"/>
          <w:sz w:val="24"/>
          <w:szCs w:val="24"/>
        </w:rPr>
        <w:t>Website SIBETA dibangun menggunakan framework Laravel. Laravel adalah kerangka kerja pengembangan web MVC yang dirancang untuk meningkatkan kualitas perangkat lunak dengan mengurangi biaya pengembangan dan perbaikan, serta meningkatkan produktivitas kerja dengan sintaks dan fungsionalitas yang jelas yang dapat sangat mengurangi waktu penerapan</w:t>
      </w:r>
      <w:r w:rsidRPr="00156C47">
        <w:rPr>
          <w:rFonts w:ascii="Times New Roman" w:hAnsi="Times New Roman" w:cs="Times New Roman"/>
          <w:sz w:val="20"/>
          <w:szCs w:val="18"/>
        </w:rPr>
        <w:t>. [7]</w:t>
      </w:r>
    </w:p>
    <w:p w14:paraId="28E20FAE" w14:textId="37E854D3" w:rsidR="001414D1" w:rsidRPr="00156C47" w:rsidRDefault="00126EFE" w:rsidP="00275069">
      <w:pPr>
        <w:spacing w:line="360" w:lineRule="auto"/>
        <w:rPr>
          <w:rFonts w:ascii="Times New Roman" w:hAnsi="Times New Roman" w:cs="Times New Roman"/>
          <w:b/>
          <w:bCs/>
          <w:sz w:val="24"/>
          <w:szCs w:val="24"/>
          <w:lang w:val="id-ID"/>
        </w:rPr>
      </w:pPr>
      <w:r w:rsidRPr="00156C47">
        <w:rPr>
          <w:rFonts w:ascii="Times New Roman" w:hAnsi="Times New Roman" w:cs="Times New Roman"/>
          <w:b/>
          <w:bCs/>
          <w:sz w:val="24"/>
          <w:szCs w:val="24"/>
        </w:rPr>
        <w:t xml:space="preserve">D. </w:t>
      </w:r>
      <w:r w:rsidR="001414D1" w:rsidRPr="00156C47">
        <w:rPr>
          <w:rFonts w:ascii="Times New Roman" w:hAnsi="Times New Roman" w:cs="Times New Roman"/>
          <w:b/>
          <w:bCs/>
          <w:sz w:val="24"/>
          <w:szCs w:val="24"/>
          <w:lang w:val="id-ID"/>
        </w:rPr>
        <w:t>Bahasa PHP</w:t>
      </w:r>
    </w:p>
    <w:p w14:paraId="72AA58AF" w14:textId="4F762272" w:rsidR="001414D1" w:rsidRPr="00156C47" w:rsidRDefault="001414D1" w:rsidP="00275069">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PHP (Hypertext Preprocessor) adalah bahasa pemrograman skrip yang paling umum digunakan untuk pengembangan aplikasi web. PHP dirancang khusus untuk membangun situs web dinamis, yang berarti situs web yang dapat berinteraksi dengan basis data, menghasilkan konten berdasarkan input pengguna, dan melakukan berbagai tugas lainnya secara real-time. Bahasa ini banyak digunakan dalam pengembangan web karena kemampuannya untuk menghasilkan kode HTML yang dapat dijalankan oleh server web sehingga menghasilkan halaman web yang dinamis</w:t>
      </w:r>
    </w:p>
    <w:p w14:paraId="738014D3" w14:textId="5DD01C5E" w:rsidR="001414D1" w:rsidRPr="00156C47" w:rsidRDefault="00126EFE" w:rsidP="00275069">
      <w:pPr>
        <w:spacing w:line="360" w:lineRule="auto"/>
        <w:rPr>
          <w:rFonts w:ascii="Times New Roman" w:hAnsi="Times New Roman" w:cs="Times New Roman"/>
          <w:b/>
          <w:bCs/>
          <w:i/>
          <w:iCs/>
          <w:lang w:val="id-ID"/>
        </w:rPr>
      </w:pPr>
      <w:r w:rsidRPr="00156C47">
        <w:rPr>
          <w:rFonts w:ascii="Times New Roman" w:hAnsi="Times New Roman" w:cs="Times New Roman"/>
          <w:b/>
          <w:bCs/>
          <w:sz w:val="24"/>
          <w:szCs w:val="24"/>
        </w:rPr>
        <w:t xml:space="preserve">E. </w:t>
      </w:r>
      <w:r w:rsidR="001414D1" w:rsidRPr="00E31874">
        <w:rPr>
          <w:rFonts w:ascii="Times New Roman" w:hAnsi="Times New Roman" w:cs="Times New Roman"/>
          <w:b/>
          <w:bCs/>
          <w:sz w:val="24"/>
          <w:szCs w:val="24"/>
        </w:rPr>
        <w:t>RAD (Rapid Application Development</w:t>
      </w:r>
      <w:r w:rsidR="001414D1" w:rsidRPr="00E31874">
        <w:rPr>
          <w:rFonts w:ascii="Times New Roman" w:hAnsi="Times New Roman" w:cs="Times New Roman"/>
          <w:b/>
          <w:bCs/>
          <w:lang w:val="id-ID"/>
        </w:rPr>
        <w:t>)</w:t>
      </w:r>
    </w:p>
    <w:p w14:paraId="13ABDED0" w14:textId="77777777" w:rsidR="001414D1" w:rsidRPr="00156C47" w:rsidRDefault="001414D1" w:rsidP="00275069">
      <w:pPr>
        <w:spacing w:line="360" w:lineRule="auto"/>
        <w:rPr>
          <w:rFonts w:ascii="Times New Roman" w:hAnsi="Times New Roman" w:cs="Times New Roman"/>
          <w:sz w:val="24"/>
          <w:szCs w:val="24"/>
        </w:rPr>
      </w:pPr>
      <w:r w:rsidRPr="00156C47">
        <w:rPr>
          <w:rFonts w:ascii="Times New Roman" w:hAnsi="Times New Roman" w:cs="Times New Roman"/>
          <w:sz w:val="24"/>
          <w:szCs w:val="24"/>
        </w:rPr>
        <w:t>Metode aplikasi pengembangan cepat atau metode RAD (Rapid Development Application) yang digunakan dalam penelitian ini merupakan metodologi pengembangan perangkat lunak yang menekankan pada siklus pengembangan sistem yang singkat, dan cepat [9].</w:t>
      </w:r>
    </w:p>
    <w:p w14:paraId="73D2E398" w14:textId="77777777" w:rsidR="001414D1" w:rsidRPr="00156C47" w:rsidRDefault="001414D1" w:rsidP="00275069">
      <w:pPr>
        <w:spacing w:line="360" w:lineRule="auto"/>
        <w:rPr>
          <w:rFonts w:ascii="Times New Roman" w:hAnsi="Times New Roman" w:cs="Times New Roman"/>
          <w:sz w:val="24"/>
          <w:szCs w:val="24"/>
        </w:rPr>
      </w:pPr>
      <w:r w:rsidRPr="00156C47">
        <w:rPr>
          <w:rFonts w:ascii="Times New Roman" w:hAnsi="Times New Roman" w:cs="Times New Roman"/>
          <w:sz w:val="24"/>
          <w:szCs w:val="24"/>
        </w:rPr>
        <w:t>Metode RAD merupakan metode pengembangan perangkat lunak yang cocok untuk pengembangan perangkat lunak dengan waktu terbatas atau kebutuhan mendesak [10].</w:t>
      </w:r>
    </w:p>
    <w:p w14:paraId="7C7240D1" w14:textId="77777777" w:rsidR="001414D1" w:rsidRPr="00156C47" w:rsidRDefault="001414D1" w:rsidP="00275069">
      <w:pPr>
        <w:spacing w:line="360" w:lineRule="auto"/>
        <w:rPr>
          <w:rFonts w:ascii="Times New Roman" w:hAnsi="Times New Roman" w:cs="Times New Roman"/>
          <w:sz w:val="24"/>
          <w:szCs w:val="24"/>
        </w:rPr>
      </w:pPr>
      <w:r w:rsidRPr="00156C47">
        <w:rPr>
          <w:rFonts w:ascii="Times New Roman" w:hAnsi="Times New Roman" w:cs="Times New Roman"/>
          <w:sz w:val="24"/>
          <w:szCs w:val="24"/>
        </w:rPr>
        <w:t>Menggunakan pendekatan RAD dalam pengembangan perangkat lunak dapat mempersingkat waktu yang biasanya diperlukan untuk pengembangan perangkat lunak. Fase metodologi RAD meliputi fase perencanaan kebutuhan, workshop desain RAD (termasuk desain sistem dan pengembangan sistem), dan implementasi [11].</w:t>
      </w:r>
    </w:p>
    <w:p w14:paraId="5C2E7F6A" w14:textId="77777777" w:rsidR="001B52E2" w:rsidRPr="00156C47" w:rsidRDefault="001414D1" w:rsidP="00792222">
      <w:pPr>
        <w:spacing w:line="360" w:lineRule="auto"/>
        <w:rPr>
          <w:rFonts w:ascii="Times New Roman" w:hAnsi="Times New Roman" w:cs="Times New Roman"/>
          <w:sz w:val="24"/>
          <w:szCs w:val="24"/>
        </w:rPr>
      </w:pPr>
      <w:r w:rsidRPr="00156C47">
        <w:rPr>
          <w:rFonts w:ascii="Times New Roman" w:hAnsi="Times New Roman" w:cs="Times New Roman"/>
          <w:sz w:val="24"/>
          <w:szCs w:val="24"/>
        </w:rPr>
        <w:t>Pada tahap perancangan sistem dalam pendekatan RAD melibatkan calon pengguna sistem untuk perancangan. Hal ini merupakan salah satu keunggulan dari pendekatan RAD yaitu melibatkan pengguna sistem dalam tahapan perancangan sistem sehingga sistem yang dihasilkan sesuai dengan keinginan dan kebutuhan pengguna sistem[12].</w:t>
      </w:r>
    </w:p>
    <w:p w14:paraId="53D7E54F" w14:textId="77777777" w:rsidR="00693673" w:rsidRPr="00156C47" w:rsidRDefault="00693673" w:rsidP="00792222">
      <w:pPr>
        <w:spacing w:line="360" w:lineRule="auto"/>
        <w:rPr>
          <w:rFonts w:ascii="Times New Roman" w:hAnsi="Times New Roman" w:cs="Times New Roman"/>
          <w:sz w:val="24"/>
          <w:szCs w:val="24"/>
        </w:rPr>
      </w:pPr>
    </w:p>
    <w:p w14:paraId="4415C743" w14:textId="77777777" w:rsidR="003850F0" w:rsidRPr="00156C47" w:rsidRDefault="003850F0" w:rsidP="00792222">
      <w:pPr>
        <w:spacing w:line="360" w:lineRule="auto"/>
        <w:rPr>
          <w:rFonts w:ascii="Times New Roman" w:hAnsi="Times New Roman" w:cs="Times New Roman"/>
          <w:b/>
          <w:bCs/>
          <w:sz w:val="24"/>
          <w:szCs w:val="24"/>
        </w:rPr>
      </w:pPr>
    </w:p>
    <w:p w14:paraId="2BAE6234" w14:textId="33043944" w:rsidR="00792222" w:rsidRPr="00156C47" w:rsidRDefault="00792222" w:rsidP="00792222">
      <w:pPr>
        <w:spacing w:line="360" w:lineRule="auto"/>
        <w:rPr>
          <w:rFonts w:ascii="Times New Roman" w:hAnsi="Times New Roman" w:cs="Times New Roman"/>
          <w:b/>
          <w:bCs/>
          <w:sz w:val="24"/>
          <w:szCs w:val="24"/>
          <w:lang w:val="id-ID"/>
        </w:rPr>
      </w:pPr>
      <w:r w:rsidRPr="00156C47">
        <w:rPr>
          <w:rFonts w:ascii="Times New Roman" w:hAnsi="Times New Roman" w:cs="Times New Roman"/>
          <w:b/>
          <w:bCs/>
          <w:sz w:val="24"/>
          <w:szCs w:val="24"/>
        </w:rPr>
        <w:lastRenderedPageBreak/>
        <w:t xml:space="preserve">F. </w:t>
      </w:r>
      <w:r w:rsidRPr="00156C47">
        <w:rPr>
          <w:rFonts w:ascii="Times New Roman" w:hAnsi="Times New Roman" w:cs="Times New Roman"/>
          <w:b/>
          <w:bCs/>
          <w:sz w:val="24"/>
          <w:szCs w:val="24"/>
          <w:lang w:val="id-ID"/>
        </w:rPr>
        <w:t>Metode Pengujian Black Box</w:t>
      </w:r>
    </w:p>
    <w:p w14:paraId="5BFA2CF8" w14:textId="77777777" w:rsidR="00792222" w:rsidRPr="00156C47" w:rsidRDefault="00792222" w:rsidP="00792222">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Pengujian sistem bertujuan untuk melihat apakah sistem yang  dibuat sudah sesuai dengan target produksi semula dan apakah dapat digunakan. Pengujian pada sistem menggunakan metode black box, tujuannya adalah untuk mengetahui apakah bagian dari sistem aplikasi  menampilkan  pesan kesalahan dengan benar jika terjadi kesalahan pada saat input [13].</w:t>
      </w:r>
    </w:p>
    <w:p w14:paraId="279C1C42" w14:textId="77777777" w:rsidR="00792222" w:rsidRPr="00156C47" w:rsidRDefault="00792222" w:rsidP="00792222">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 xml:space="preserve">Pengujian Black Box  sendiri adalah pengujian yang dilakukan hanya dengan mengamati hasil yang dijalankan melalui data pengujian dan memverifikasi fungsionalitas perangkat lunak. Pengujian black box ini berfokus pada fungsi-fungsi sistem [14]. </w:t>
      </w:r>
    </w:p>
    <w:p w14:paraId="2AF4D49D" w14:textId="77777777" w:rsidR="00792222" w:rsidRPr="00156C47" w:rsidRDefault="00792222" w:rsidP="00792222">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 xml:space="preserve">Berikut 10 jenis pengujian dari metode Black Box menurut Julian Supardi [15]: </w:t>
      </w:r>
    </w:p>
    <w:p w14:paraId="0D8D4D33" w14:textId="77777777" w:rsidR="00792222" w:rsidRPr="00156C47" w:rsidRDefault="00792222" w:rsidP="00792222">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1.Equivalence Partitioning : Pisahkan input menjadi kelas data yang dapat digunakan untuk membuat kasus uji.</w:t>
      </w:r>
    </w:p>
    <w:p w14:paraId="00D75FEB" w14:textId="77777777" w:rsidR="00792222" w:rsidRPr="00156C47" w:rsidRDefault="00792222" w:rsidP="00792222">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2.Boundary Value Analysis / Limit Testing: Memungkinkan Anda memilih kasus uji untuk menguji batasan nilai masukan. Ini merupakan tambahan untuk partisi yang setara.</w:t>
      </w:r>
    </w:p>
    <w:p w14:paraId="61876B4C" w14:textId="77777777" w:rsidR="00792222" w:rsidRPr="00156C47" w:rsidRDefault="00792222" w:rsidP="00792222">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3.Comparison Testing : Uji setiap versi dengan data yang sama untuk memastikan semuanya memberikan hasil yang sama.</w:t>
      </w:r>
    </w:p>
    <w:p w14:paraId="232C33E7" w14:textId="77777777" w:rsidR="00792222" w:rsidRPr="00156C47" w:rsidRDefault="00792222" w:rsidP="00792222">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4.Sample Testing : Melibatkan beberapa nilai yang dipilih dari kelas kesetaraan.</w:t>
      </w:r>
    </w:p>
    <w:p w14:paraId="71CFFC6E" w14:textId="77777777" w:rsidR="00792222" w:rsidRPr="00156C47" w:rsidRDefault="00792222" w:rsidP="00792222">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5.Robustness Testing : Data input dipilih di luar spesifikasi yang ditentukan. Tujuan dari pengujian ini adalah untuk membuktikan bahwa tidak ada kesalahan jika input tidak valid.</w:t>
      </w:r>
    </w:p>
    <w:p w14:paraId="53140E28" w14:textId="77777777" w:rsidR="00792222" w:rsidRPr="00156C47" w:rsidRDefault="00792222" w:rsidP="00792222">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6.Behavior Testing : Hasil pengujian tidak dapat dievaluasi jika pengujian dilakukan hanya sekali, tetapi dapat dievaluasi jika pengujian dilakukan berkali-kali, misalnya saat menguji struktur data stack.</w:t>
      </w:r>
    </w:p>
    <w:p w14:paraId="436FFAA9" w14:textId="77777777" w:rsidR="00792222" w:rsidRPr="00156C47" w:rsidRDefault="00792222" w:rsidP="00792222">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7.Performance Testing : Evaluasi kemampuan program untuk melakukan dengan baik pada kebutuhan dasar, misalnya: aliran data, ukuran penggunaan memori, kecepatan eksekusi.</w:t>
      </w:r>
    </w:p>
    <w:p w14:paraId="39EFEEFA" w14:textId="77777777" w:rsidR="00792222" w:rsidRPr="00156C47" w:rsidRDefault="00792222" w:rsidP="00792222">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8.Requirement Testing : Spesifikasi kebutuhan perangkat lunak didefinisikan pada spesifikasi kebutuhan dan tahap desain.</w:t>
      </w:r>
    </w:p>
    <w:p w14:paraId="44AFAE88" w14:textId="77777777" w:rsidR="00792222" w:rsidRPr="00156C47" w:rsidRDefault="00792222" w:rsidP="00792222">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9.Endurance Testing : Melibatkan kasus uji yang diulang beberapa kali.</w:t>
      </w:r>
    </w:p>
    <w:p w14:paraId="51414FD2" w14:textId="13180D89" w:rsidR="003B6C1C" w:rsidRPr="00156C47" w:rsidRDefault="00792222" w:rsidP="004B0485">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10.Cause – Effect Relationship Testing : Memecah spesifikasi persyaratan menjadi bagian-bagian yang bisa dikerjakan.</w:t>
      </w:r>
    </w:p>
    <w:p w14:paraId="11A5233A" w14:textId="36721F08" w:rsidR="003E2C5B" w:rsidRPr="00156C47" w:rsidRDefault="00792222" w:rsidP="00275069">
      <w:pPr>
        <w:spacing w:line="360" w:lineRule="auto"/>
        <w:rPr>
          <w:rFonts w:ascii="Times New Roman" w:hAnsi="Times New Roman" w:cs="Times New Roman"/>
          <w:b/>
          <w:bCs/>
          <w:sz w:val="24"/>
          <w:szCs w:val="24"/>
          <w:lang w:val="id-ID"/>
        </w:rPr>
      </w:pPr>
      <w:r w:rsidRPr="00156C47">
        <w:rPr>
          <w:rFonts w:ascii="Times New Roman" w:hAnsi="Times New Roman" w:cs="Times New Roman"/>
          <w:b/>
          <w:bCs/>
          <w:sz w:val="24"/>
          <w:szCs w:val="24"/>
        </w:rPr>
        <w:lastRenderedPageBreak/>
        <w:t>G</w:t>
      </w:r>
      <w:r w:rsidR="007010D4" w:rsidRPr="00156C47">
        <w:rPr>
          <w:rFonts w:ascii="Times New Roman" w:hAnsi="Times New Roman" w:cs="Times New Roman"/>
          <w:b/>
          <w:bCs/>
          <w:sz w:val="24"/>
          <w:szCs w:val="24"/>
        </w:rPr>
        <w:t xml:space="preserve">. </w:t>
      </w:r>
      <w:r w:rsidR="003E2C5B" w:rsidRPr="00156C47">
        <w:rPr>
          <w:rFonts w:ascii="Times New Roman" w:hAnsi="Times New Roman" w:cs="Times New Roman"/>
          <w:b/>
          <w:bCs/>
          <w:sz w:val="24"/>
          <w:szCs w:val="24"/>
          <w:lang w:val="id-ID"/>
        </w:rPr>
        <w:t>Object oriented programing (OOP)</w:t>
      </w:r>
    </w:p>
    <w:p w14:paraId="1E7D19C6" w14:textId="77777777" w:rsidR="00274FC4" w:rsidRPr="00156C47" w:rsidRDefault="003E2C5B" w:rsidP="00D30847">
      <w:pPr>
        <w:spacing w:line="360" w:lineRule="auto"/>
        <w:rPr>
          <w:rFonts w:ascii="Times New Roman" w:hAnsi="Times New Roman" w:cs="Times New Roman"/>
          <w:sz w:val="24"/>
          <w:szCs w:val="24"/>
        </w:rPr>
      </w:pPr>
      <w:r w:rsidRPr="00156C47">
        <w:rPr>
          <w:rFonts w:ascii="Times New Roman" w:hAnsi="Times New Roman" w:cs="Times New Roman"/>
          <w:sz w:val="24"/>
          <w:szCs w:val="24"/>
        </w:rPr>
        <w:t xml:space="preserve">Object Oriented Programming Object Oriented Programming (OOP) adalah suatu strategi pembangunan perangkat lunak yang mengorganisasikan perangkat lunak sebagai kumpulan objek yang berisi data dan operasi yang diberlakukan terhadapnya. Object Oriented Programing atau yang disingkat OOP ialah paradigma atau tehnik pemograman yang berorientasi kepada objek [4]. </w:t>
      </w:r>
    </w:p>
    <w:p w14:paraId="764760ED" w14:textId="0F64D2A0" w:rsidR="008E3D41" w:rsidRPr="00156C47" w:rsidRDefault="003E2C5B" w:rsidP="009B5225">
      <w:pPr>
        <w:spacing w:line="360" w:lineRule="auto"/>
        <w:rPr>
          <w:rFonts w:ascii="Times New Roman" w:hAnsi="Times New Roman" w:cs="Times New Roman"/>
          <w:sz w:val="24"/>
          <w:szCs w:val="24"/>
        </w:rPr>
      </w:pPr>
      <w:r w:rsidRPr="00156C47">
        <w:rPr>
          <w:rFonts w:ascii="Times New Roman" w:hAnsi="Times New Roman" w:cs="Times New Roman"/>
          <w:sz w:val="24"/>
          <w:szCs w:val="24"/>
        </w:rPr>
        <w:t xml:space="preserve">Berdasarkan pengertian yang ada dapat disimpulkan bahwa Object Oriented Programing (OOP) merupakan suatu strategi atau cara baru untuk membuat program atau merancang sistem dengan memperhatikan objek. Pada saat ini, metode berorientasi objek banyak dipilih karena metodologi lama banyak menimbulkan masalah seperti adanya kesulitan pada saat mentransformasi hasil dari satu tahap pengembangan ke tahap berikutnya, misalnya pada metode pendekatan terstruktur, jenis aplikasi yang dikembangkan saat ini berbeda dengan masa lalu. </w:t>
      </w:r>
    </w:p>
    <w:p w14:paraId="7F284464" w14:textId="11EC4FCF" w:rsidR="003E2C5B" w:rsidRPr="00156C47" w:rsidRDefault="003E2C5B" w:rsidP="00275069">
      <w:pPr>
        <w:spacing w:line="360" w:lineRule="auto"/>
        <w:rPr>
          <w:rFonts w:ascii="Times New Roman" w:hAnsi="Times New Roman" w:cs="Times New Roman"/>
          <w:b/>
          <w:bCs/>
          <w:sz w:val="24"/>
          <w:szCs w:val="24"/>
          <w:lang w:val="id-ID"/>
        </w:rPr>
      </w:pPr>
      <w:r w:rsidRPr="00156C47">
        <w:rPr>
          <w:rFonts w:ascii="Times New Roman" w:hAnsi="Times New Roman" w:cs="Times New Roman"/>
          <w:b/>
          <w:bCs/>
          <w:sz w:val="24"/>
          <w:szCs w:val="24"/>
          <w:lang w:val="id-ID"/>
        </w:rPr>
        <w:t>Summary</w:t>
      </w:r>
    </w:p>
    <w:p w14:paraId="76E2F412" w14:textId="56E2CF0D" w:rsidR="0041276B" w:rsidRPr="00156C47" w:rsidRDefault="00E53415" w:rsidP="00275069">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Tajwid adalah ilmu yang mempelajari cara membaca Al</w:t>
      </w:r>
      <w:r w:rsidR="008D6541" w:rsidRPr="00156C47">
        <w:rPr>
          <w:rFonts w:ascii="Times New Roman" w:hAnsi="Times New Roman" w:cs="Times New Roman"/>
          <w:sz w:val="24"/>
          <w:szCs w:val="24"/>
        </w:rPr>
        <w:t>-</w:t>
      </w:r>
      <w:r w:rsidRPr="00156C47">
        <w:rPr>
          <w:rFonts w:ascii="Times New Roman" w:hAnsi="Times New Roman" w:cs="Times New Roman"/>
          <w:sz w:val="24"/>
          <w:szCs w:val="24"/>
          <w:lang w:val="id-ID"/>
        </w:rPr>
        <w:t xml:space="preserve">Quran. Al-Quran adalah kitab suci umat  Islam. Kaidah membaca ayat </w:t>
      </w:r>
      <w:r w:rsidR="00A66DDB" w:rsidRPr="00156C47">
        <w:rPr>
          <w:rFonts w:ascii="Times New Roman" w:hAnsi="Times New Roman" w:cs="Times New Roman"/>
          <w:sz w:val="24"/>
          <w:szCs w:val="24"/>
        </w:rPr>
        <w:t>a</w:t>
      </w:r>
      <w:r w:rsidRPr="00156C47">
        <w:rPr>
          <w:rFonts w:ascii="Times New Roman" w:hAnsi="Times New Roman" w:cs="Times New Roman"/>
          <w:sz w:val="24"/>
          <w:szCs w:val="24"/>
          <w:lang w:val="id-ID"/>
        </w:rPr>
        <w:t>l</w:t>
      </w:r>
      <w:r w:rsidR="00A66DDB" w:rsidRPr="00156C47">
        <w:rPr>
          <w:rFonts w:ascii="Times New Roman" w:hAnsi="Times New Roman" w:cs="Times New Roman"/>
          <w:sz w:val="24"/>
          <w:szCs w:val="24"/>
        </w:rPr>
        <w:t>-</w:t>
      </w:r>
      <w:r w:rsidRPr="00156C47">
        <w:rPr>
          <w:rFonts w:ascii="Times New Roman" w:hAnsi="Times New Roman" w:cs="Times New Roman"/>
          <w:sz w:val="24"/>
          <w:szCs w:val="24"/>
          <w:lang w:val="id-ID"/>
        </w:rPr>
        <w:t>qur</w:t>
      </w:r>
      <w:r w:rsidR="00A66DDB" w:rsidRPr="00156C47">
        <w:rPr>
          <w:rFonts w:ascii="Times New Roman" w:hAnsi="Times New Roman" w:cs="Times New Roman"/>
          <w:sz w:val="24"/>
          <w:szCs w:val="24"/>
        </w:rPr>
        <w:t>’</w:t>
      </w:r>
      <w:r w:rsidRPr="00156C47">
        <w:rPr>
          <w:rFonts w:ascii="Times New Roman" w:hAnsi="Times New Roman" w:cs="Times New Roman"/>
          <w:sz w:val="24"/>
          <w:szCs w:val="24"/>
          <w:lang w:val="id-ID"/>
        </w:rPr>
        <w:t>an dengan tajwid adalah fardhu'ain bagi setiap muslim. Namun, ilmu tajwid merupakan ilmu yang sulit, apalagi bagi mereka yang tidak fasih  berbahasa arab. Ilmu tajwid merupakan ilmu yang sangat penting untuk dipelajari  umat islam, sehingga materi pembelajaran yang interaktif disertai dengan penjelasan dan latihan melalui video mempermudah proses pembelajaran dan meningkatkan minat belajar tajwid. Namun, banyak referensi kajian ilmu tajwid yang terpercaya  menggunakan bahasa Arab, yang membuat umat Islam di Indonesia sulit untuk memahaminya. Maka dari itu, dibangunlah situs pembelajaran tajwid bernama SIBETA. Aplikasi ini dikembangkan dengan menggunakan metodologi RAD (Rapid Application Development) dan diuji dengan metode pengujian Black Box. Aplikasi ini mencakup materi tajwid dasar  yaitu qolqolah sughro dan kubro, idgham, iqlab, hukum nun sukun dan tanwin , hukum mim sukun, huruf makharijul huruf, shifatul huruf dalam bentuk teks, gambar, audio dan video yang menarik.</w:t>
      </w:r>
    </w:p>
    <w:p w14:paraId="11B97F27" w14:textId="6587B510" w:rsidR="00DB2771" w:rsidRPr="002C2118" w:rsidRDefault="00DB2771" w:rsidP="00275069">
      <w:pPr>
        <w:spacing w:line="360" w:lineRule="auto"/>
        <w:rPr>
          <w:rFonts w:ascii="Times New Roman" w:hAnsi="Times New Roman" w:cs="Times New Roman"/>
          <w:sz w:val="24"/>
          <w:szCs w:val="24"/>
        </w:rPr>
      </w:pPr>
    </w:p>
    <w:p w14:paraId="60F5D867" w14:textId="77777777" w:rsidR="00017291" w:rsidRPr="00156C47" w:rsidRDefault="00017291" w:rsidP="00275069">
      <w:pPr>
        <w:spacing w:line="360" w:lineRule="auto"/>
        <w:rPr>
          <w:rFonts w:ascii="Times New Roman" w:hAnsi="Times New Roman" w:cs="Times New Roman"/>
          <w:sz w:val="24"/>
          <w:szCs w:val="24"/>
          <w:lang w:val="id-ID"/>
        </w:rPr>
      </w:pPr>
    </w:p>
    <w:p w14:paraId="75915A85" w14:textId="77777777" w:rsidR="00017291" w:rsidRPr="00156C47" w:rsidRDefault="00017291" w:rsidP="00275069">
      <w:pPr>
        <w:spacing w:line="360" w:lineRule="auto"/>
        <w:rPr>
          <w:rFonts w:ascii="Times New Roman" w:hAnsi="Times New Roman" w:cs="Times New Roman"/>
          <w:sz w:val="24"/>
          <w:szCs w:val="24"/>
          <w:lang w:val="id-ID"/>
        </w:rPr>
      </w:pPr>
    </w:p>
    <w:p w14:paraId="34CFE7B5" w14:textId="3D0369D4" w:rsidR="001414D1" w:rsidRPr="001E2204" w:rsidRDefault="001414D1" w:rsidP="00624897">
      <w:pPr>
        <w:tabs>
          <w:tab w:val="left" w:pos="3304"/>
        </w:tabs>
        <w:spacing w:line="360" w:lineRule="auto"/>
        <w:rPr>
          <w:rFonts w:ascii="Times New Roman" w:hAnsi="Times New Roman" w:cs="Times New Roman"/>
          <w:b/>
          <w:bCs/>
          <w:i/>
          <w:iCs/>
          <w:sz w:val="24"/>
          <w:szCs w:val="24"/>
          <w:u w:val="single"/>
        </w:rPr>
      </w:pPr>
      <w:r w:rsidRPr="001E2204">
        <w:rPr>
          <w:rFonts w:ascii="Times New Roman" w:hAnsi="Times New Roman" w:cs="Times New Roman"/>
          <w:b/>
          <w:bCs/>
          <w:i/>
          <w:iCs/>
          <w:sz w:val="24"/>
          <w:szCs w:val="24"/>
          <w:u w:val="single"/>
          <w:lang w:val="id-ID"/>
        </w:rPr>
        <w:lastRenderedPageBreak/>
        <w:t xml:space="preserve">2.2 </w:t>
      </w:r>
      <w:r w:rsidR="00C201AD" w:rsidRPr="001E2204">
        <w:rPr>
          <w:rFonts w:ascii="Times New Roman" w:hAnsi="Times New Roman" w:cs="Times New Roman"/>
          <w:b/>
          <w:bCs/>
          <w:i/>
          <w:iCs/>
          <w:sz w:val="24"/>
          <w:szCs w:val="24"/>
          <w:u w:val="single"/>
        </w:rPr>
        <w:t>K</w:t>
      </w:r>
      <w:r w:rsidRPr="001E2204">
        <w:rPr>
          <w:rFonts w:ascii="Times New Roman" w:hAnsi="Times New Roman" w:cs="Times New Roman"/>
          <w:b/>
          <w:bCs/>
          <w:i/>
          <w:iCs/>
          <w:sz w:val="24"/>
          <w:szCs w:val="24"/>
          <w:u w:val="single"/>
          <w:lang w:val="id-ID"/>
        </w:rPr>
        <w:t>ajian Hasil Penelitian</w:t>
      </w:r>
      <w:r w:rsidR="00624897" w:rsidRPr="001E2204">
        <w:rPr>
          <w:rFonts w:ascii="Times New Roman" w:hAnsi="Times New Roman" w:cs="Times New Roman"/>
          <w:b/>
          <w:bCs/>
          <w:i/>
          <w:iCs/>
          <w:sz w:val="24"/>
          <w:szCs w:val="24"/>
          <w:u w:val="single"/>
        </w:rPr>
        <w:t xml:space="preserve"> Terdahulu</w:t>
      </w:r>
    </w:p>
    <w:p w14:paraId="1C4934C9" w14:textId="2E127C42" w:rsidR="001414D1" w:rsidRPr="00156C47" w:rsidRDefault="001414D1" w:rsidP="00275069">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 xml:space="preserve">Kajian hasil penelitian dari aplikasi web tajwid melibatkan analisis dan interpretasi temuan </w:t>
      </w:r>
      <w:r w:rsidR="008560F7" w:rsidRPr="00156C47">
        <w:rPr>
          <w:rFonts w:ascii="Times New Roman" w:hAnsi="Times New Roman" w:cs="Times New Roman"/>
          <w:sz w:val="24"/>
          <w:szCs w:val="24"/>
          <w:lang w:val="id-ID"/>
        </w:rPr>
        <w:t>penelitian untuk mengidentifikasi dampak, implikasi, dan kontribusi penelitian terhadap bidang segalanya terutama pada bidang pendidikan agama maupun sosial</w:t>
      </w:r>
    </w:p>
    <w:p w14:paraId="6FBB4244" w14:textId="77777777" w:rsidR="005564AF" w:rsidRPr="00156C47" w:rsidRDefault="005564AF" w:rsidP="005564AF">
      <w:pPr>
        <w:spacing w:line="360" w:lineRule="auto"/>
        <w:rPr>
          <w:rFonts w:ascii="Times New Roman" w:hAnsi="Times New Roman" w:cs="Times New Roman"/>
          <w:sz w:val="24"/>
          <w:szCs w:val="24"/>
          <w:lang w:val="id-ID"/>
        </w:rPr>
      </w:pPr>
    </w:p>
    <w:p w14:paraId="388AE7E7" w14:textId="69C42B9A" w:rsidR="0041276B" w:rsidRPr="00D74377" w:rsidRDefault="00D74377" w:rsidP="00275069">
      <w:pPr>
        <w:spacing w:line="360" w:lineRule="auto"/>
        <w:rPr>
          <w:rFonts w:ascii="Times New Roman" w:hAnsi="Times New Roman" w:cs="Times New Roman"/>
          <w:b/>
          <w:bCs/>
          <w:sz w:val="24"/>
          <w:szCs w:val="24"/>
        </w:rPr>
      </w:pPr>
      <w:r>
        <w:rPr>
          <w:rFonts w:ascii="Times New Roman" w:hAnsi="Times New Roman" w:cs="Times New Roman"/>
          <w:b/>
          <w:bCs/>
          <w:sz w:val="24"/>
          <w:szCs w:val="24"/>
        </w:rPr>
        <w:t>Kesimpulan</w:t>
      </w:r>
    </w:p>
    <w:p w14:paraId="09DE8B06" w14:textId="5C39F5C4" w:rsidR="0041276B" w:rsidRPr="00156C47" w:rsidRDefault="0041276B" w:rsidP="00275069">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Kajian hasil penelitian dari aplikasi web tajwid melibatkan analisis dan interpretasi temuan penelitian untuk mengidentifikasi dampak, implikasi, dan kontribusi penelitian terhadap bidang segalanya terutama pada bidang pendidikan agama maupun sosial.</w:t>
      </w:r>
    </w:p>
    <w:p w14:paraId="3F4B667E" w14:textId="77777777" w:rsidR="0041276B" w:rsidRPr="00156C47" w:rsidRDefault="0041276B" w:rsidP="00275069">
      <w:pPr>
        <w:spacing w:line="360" w:lineRule="auto"/>
        <w:rPr>
          <w:rFonts w:ascii="Times New Roman" w:hAnsi="Times New Roman" w:cs="Times New Roman"/>
          <w:sz w:val="24"/>
          <w:szCs w:val="24"/>
          <w:lang w:val="id-ID"/>
        </w:rPr>
      </w:pPr>
    </w:p>
    <w:p w14:paraId="669E4F32" w14:textId="77777777" w:rsidR="00770721" w:rsidRPr="00156C47" w:rsidRDefault="00770721" w:rsidP="00275069">
      <w:pPr>
        <w:spacing w:line="360" w:lineRule="auto"/>
        <w:jc w:val="center"/>
        <w:rPr>
          <w:rFonts w:ascii="Times New Roman" w:hAnsi="Times New Roman" w:cs="Times New Roman"/>
          <w:b/>
          <w:bCs/>
          <w:sz w:val="24"/>
          <w:szCs w:val="24"/>
          <w:lang w:val="id-ID"/>
        </w:rPr>
      </w:pPr>
    </w:p>
    <w:p w14:paraId="0F22FE95" w14:textId="77777777" w:rsidR="00236A84" w:rsidRPr="00156C47" w:rsidRDefault="00236A84" w:rsidP="00CB0710">
      <w:pPr>
        <w:spacing w:line="360" w:lineRule="auto"/>
        <w:rPr>
          <w:rFonts w:ascii="Times New Roman" w:hAnsi="Times New Roman" w:cs="Times New Roman"/>
          <w:b/>
          <w:bCs/>
          <w:sz w:val="24"/>
          <w:szCs w:val="24"/>
          <w:lang w:val="id-ID"/>
        </w:rPr>
      </w:pPr>
    </w:p>
    <w:p w14:paraId="05D38369" w14:textId="77777777" w:rsidR="00F60889" w:rsidRPr="00156C47" w:rsidRDefault="00F60889" w:rsidP="00CB0710">
      <w:pPr>
        <w:spacing w:line="360" w:lineRule="auto"/>
        <w:rPr>
          <w:rFonts w:ascii="Times New Roman" w:hAnsi="Times New Roman" w:cs="Times New Roman"/>
          <w:b/>
          <w:bCs/>
          <w:sz w:val="24"/>
          <w:szCs w:val="24"/>
          <w:lang w:val="id-ID"/>
        </w:rPr>
      </w:pPr>
    </w:p>
    <w:p w14:paraId="22A52B7E" w14:textId="77777777" w:rsidR="00F60889" w:rsidRPr="00156C47" w:rsidRDefault="00F60889" w:rsidP="00CB0710">
      <w:pPr>
        <w:spacing w:line="360" w:lineRule="auto"/>
        <w:rPr>
          <w:rFonts w:ascii="Times New Roman" w:hAnsi="Times New Roman" w:cs="Times New Roman"/>
          <w:b/>
          <w:bCs/>
          <w:sz w:val="24"/>
          <w:szCs w:val="24"/>
          <w:lang w:val="id-ID"/>
        </w:rPr>
      </w:pPr>
    </w:p>
    <w:p w14:paraId="5EED4EFD" w14:textId="77777777" w:rsidR="00F60889" w:rsidRPr="00156C47" w:rsidRDefault="00F60889" w:rsidP="00CB0710">
      <w:pPr>
        <w:spacing w:line="360" w:lineRule="auto"/>
        <w:rPr>
          <w:rFonts w:ascii="Times New Roman" w:hAnsi="Times New Roman" w:cs="Times New Roman"/>
          <w:b/>
          <w:bCs/>
          <w:sz w:val="24"/>
          <w:szCs w:val="24"/>
          <w:lang w:val="id-ID"/>
        </w:rPr>
      </w:pPr>
    </w:p>
    <w:p w14:paraId="76853D9A" w14:textId="77777777" w:rsidR="00F60889" w:rsidRPr="00156C47" w:rsidRDefault="00F60889" w:rsidP="00CB0710">
      <w:pPr>
        <w:spacing w:line="360" w:lineRule="auto"/>
        <w:rPr>
          <w:rFonts w:ascii="Times New Roman" w:hAnsi="Times New Roman" w:cs="Times New Roman"/>
          <w:b/>
          <w:bCs/>
          <w:sz w:val="24"/>
          <w:szCs w:val="24"/>
          <w:lang w:val="id-ID"/>
        </w:rPr>
      </w:pPr>
    </w:p>
    <w:p w14:paraId="426125D4" w14:textId="77777777" w:rsidR="00F60889" w:rsidRPr="00156C47" w:rsidRDefault="00F60889" w:rsidP="00CB0710">
      <w:pPr>
        <w:spacing w:line="360" w:lineRule="auto"/>
        <w:rPr>
          <w:rFonts w:ascii="Times New Roman" w:hAnsi="Times New Roman" w:cs="Times New Roman"/>
          <w:b/>
          <w:bCs/>
          <w:sz w:val="24"/>
          <w:szCs w:val="24"/>
          <w:lang w:val="id-ID"/>
        </w:rPr>
      </w:pPr>
    </w:p>
    <w:p w14:paraId="090CB1A7" w14:textId="77777777" w:rsidR="00F60889" w:rsidRPr="00156C47" w:rsidRDefault="00F60889" w:rsidP="00CB0710">
      <w:pPr>
        <w:spacing w:line="360" w:lineRule="auto"/>
        <w:rPr>
          <w:rFonts w:ascii="Times New Roman" w:hAnsi="Times New Roman" w:cs="Times New Roman"/>
          <w:b/>
          <w:bCs/>
          <w:sz w:val="24"/>
          <w:szCs w:val="24"/>
          <w:lang w:val="id-ID"/>
        </w:rPr>
      </w:pPr>
    </w:p>
    <w:p w14:paraId="18A837E5" w14:textId="77777777" w:rsidR="00F60889" w:rsidRPr="00156C47" w:rsidRDefault="00F60889" w:rsidP="00CB0710">
      <w:pPr>
        <w:spacing w:line="360" w:lineRule="auto"/>
        <w:rPr>
          <w:rFonts w:ascii="Times New Roman" w:hAnsi="Times New Roman" w:cs="Times New Roman"/>
          <w:b/>
          <w:bCs/>
          <w:sz w:val="24"/>
          <w:szCs w:val="24"/>
          <w:lang w:val="id-ID"/>
        </w:rPr>
      </w:pPr>
    </w:p>
    <w:p w14:paraId="0C0B0E97" w14:textId="77777777" w:rsidR="00F60889" w:rsidRPr="00156C47" w:rsidRDefault="00F60889" w:rsidP="00CB0710">
      <w:pPr>
        <w:spacing w:line="360" w:lineRule="auto"/>
        <w:rPr>
          <w:rFonts w:ascii="Times New Roman" w:hAnsi="Times New Roman" w:cs="Times New Roman"/>
          <w:b/>
          <w:bCs/>
          <w:sz w:val="24"/>
          <w:szCs w:val="24"/>
          <w:lang w:val="id-ID"/>
        </w:rPr>
      </w:pPr>
    </w:p>
    <w:p w14:paraId="4473DBAC" w14:textId="77777777" w:rsidR="00F60889" w:rsidRPr="00156C47" w:rsidRDefault="00F60889" w:rsidP="00CB0710">
      <w:pPr>
        <w:spacing w:line="360" w:lineRule="auto"/>
        <w:rPr>
          <w:rFonts w:ascii="Times New Roman" w:hAnsi="Times New Roman" w:cs="Times New Roman"/>
          <w:b/>
          <w:bCs/>
          <w:sz w:val="24"/>
          <w:szCs w:val="24"/>
          <w:lang w:val="id-ID"/>
        </w:rPr>
      </w:pPr>
    </w:p>
    <w:p w14:paraId="61D4C5D2" w14:textId="77777777" w:rsidR="00F60889" w:rsidRPr="00156C47" w:rsidRDefault="00F60889" w:rsidP="00CB0710">
      <w:pPr>
        <w:spacing w:line="360" w:lineRule="auto"/>
        <w:rPr>
          <w:rFonts w:ascii="Times New Roman" w:hAnsi="Times New Roman" w:cs="Times New Roman"/>
          <w:b/>
          <w:bCs/>
          <w:sz w:val="24"/>
          <w:szCs w:val="24"/>
          <w:lang w:val="id-ID"/>
        </w:rPr>
      </w:pPr>
    </w:p>
    <w:p w14:paraId="6F1ABE84" w14:textId="0E3E99BC" w:rsidR="003F6D6F" w:rsidRPr="00156C47" w:rsidRDefault="003F6D6F" w:rsidP="00CB0710">
      <w:pPr>
        <w:spacing w:line="360" w:lineRule="auto"/>
        <w:rPr>
          <w:rFonts w:ascii="Times New Roman" w:hAnsi="Times New Roman" w:cs="Times New Roman"/>
          <w:b/>
          <w:bCs/>
          <w:sz w:val="24"/>
          <w:szCs w:val="24"/>
        </w:rPr>
      </w:pPr>
    </w:p>
    <w:p w14:paraId="186F13A3" w14:textId="77777777" w:rsidR="003F6D6F" w:rsidRPr="00156C47" w:rsidRDefault="003F6D6F" w:rsidP="00CB0710">
      <w:pPr>
        <w:spacing w:line="360" w:lineRule="auto"/>
        <w:rPr>
          <w:rFonts w:ascii="Times New Roman" w:hAnsi="Times New Roman" w:cs="Times New Roman"/>
          <w:b/>
          <w:bCs/>
          <w:sz w:val="24"/>
          <w:szCs w:val="24"/>
        </w:rPr>
      </w:pPr>
    </w:p>
    <w:p w14:paraId="4FDC0A11" w14:textId="77777777" w:rsidR="00F60889" w:rsidRPr="00156C47" w:rsidRDefault="00F60889" w:rsidP="00CB0710">
      <w:pPr>
        <w:spacing w:line="360" w:lineRule="auto"/>
        <w:rPr>
          <w:rFonts w:ascii="Times New Roman" w:hAnsi="Times New Roman" w:cs="Times New Roman"/>
          <w:b/>
          <w:bCs/>
          <w:sz w:val="24"/>
          <w:szCs w:val="24"/>
          <w:lang w:val="id-ID"/>
        </w:rPr>
      </w:pPr>
    </w:p>
    <w:p w14:paraId="291A32CA" w14:textId="28478CC3" w:rsidR="001510A3" w:rsidRDefault="0041276B" w:rsidP="001510A3">
      <w:pPr>
        <w:spacing w:line="360" w:lineRule="auto"/>
        <w:jc w:val="center"/>
        <w:rPr>
          <w:rFonts w:ascii="Times New Roman" w:hAnsi="Times New Roman" w:cs="Times New Roman"/>
          <w:b/>
          <w:bCs/>
          <w:sz w:val="28"/>
          <w:szCs w:val="28"/>
          <w:lang w:val="id-ID"/>
        </w:rPr>
      </w:pPr>
      <w:r w:rsidRPr="00E20CE3">
        <w:rPr>
          <w:rFonts w:ascii="Times New Roman" w:hAnsi="Times New Roman" w:cs="Times New Roman"/>
          <w:b/>
          <w:bCs/>
          <w:sz w:val="28"/>
          <w:szCs w:val="28"/>
          <w:lang w:val="id-ID"/>
        </w:rPr>
        <w:lastRenderedPageBreak/>
        <w:t>BAB III : Metodologi penelitian</w:t>
      </w:r>
    </w:p>
    <w:p w14:paraId="5BAF766A" w14:textId="77777777" w:rsidR="001B03BB" w:rsidRPr="00DC455B" w:rsidRDefault="0041276B" w:rsidP="00275069">
      <w:pPr>
        <w:spacing w:line="360" w:lineRule="auto"/>
        <w:rPr>
          <w:rFonts w:ascii="Times New Roman" w:hAnsi="Times New Roman" w:cs="Times New Roman"/>
          <w:b/>
          <w:bCs/>
          <w:sz w:val="28"/>
          <w:szCs w:val="28"/>
          <w:lang w:val="id-ID"/>
        </w:rPr>
      </w:pPr>
      <w:r w:rsidRPr="00DC455B">
        <w:rPr>
          <w:rFonts w:ascii="Times New Roman" w:hAnsi="Times New Roman" w:cs="Times New Roman"/>
          <w:b/>
          <w:bCs/>
          <w:sz w:val="28"/>
          <w:szCs w:val="28"/>
          <w:lang w:val="id-ID"/>
        </w:rPr>
        <w:t>3.1 Metode Penelitian</w:t>
      </w:r>
    </w:p>
    <w:p w14:paraId="04FFFA48" w14:textId="77777777" w:rsidR="000919A1" w:rsidRPr="001510A3" w:rsidRDefault="000919A1" w:rsidP="000919A1">
      <w:pPr>
        <w:spacing w:line="360" w:lineRule="auto"/>
        <w:rPr>
          <w:rFonts w:ascii="Times New Roman" w:hAnsi="Times New Roman" w:cs="Times New Roman"/>
          <w:sz w:val="24"/>
          <w:szCs w:val="24"/>
        </w:rPr>
      </w:pPr>
      <w:r w:rsidRPr="001510A3">
        <w:rPr>
          <w:rFonts w:ascii="Times New Roman" w:hAnsi="Times New Roman" w:cs="Times New Roman"/>
          <w:sz w:val="24"/>
          <w:szCs w:val="24"/>
        </w:rPr>
        <w:t>Dalam bab ini, kami akan menjelaskan rincian metode penelitian yang akan kami gunakan untuk mengembangkan situs pembelajaran tajwid menggunakan Metode Rapid Application Development (RAD). Metode RAD dipilih untuk memungkinkan pengembangan situs dengan proses yang cepat, iteratif, dan berfokus pada interaksi aktif dengan pengguna.</w:t>
      </w:r>
    </w:p>
    <w:p w14:paraId="736E6AA2" w14:textId="6DFDB80B" w:rsidR="003614F7" w:rsidRDefault="000919A1" w:rsidP="003614F7">
      <w:pPr>
        <w:spacing w:line="360" w:lineRule="auto"/>
        <w:rPr>
          <w:rFonts w:ascii="Times New Roman" w:hAnsi="Times New Roman" w:cs="Times New Roman"/>
          <w:sz w:val="24"/>
          <w:szCs w:val="24"/>
        </w:rPr>
      </w:pPr>
      <w:r w:rsidRPr="000919A1">
        <w:rPr>
          <w:rFonts w:ascii="Times New Roman" w:hAnsi="Times New Roman" w:cs="Times New Roman"/>
          <w:sz w:val="24"/>
          <w:szCs w:val="24"/>
        </w:rPr>
        <w:t>Metode RAD adalah pendekatan pengembangan perangkat lunak yang mengedepankan iterasi cepat dalam merancang dan mengembangkan solusi teknologi. Metode ini cocok untuk proyek-proyek dengan batasan waktu yang ketat dan memerlukan interaksi yang erat dengan pengguna dalam setiap tahapan pengembangan.</w:t>
      </w:r>
    </w:p>
    <w:p w14:paraId="104385D9" w14:textId="77777777" w:rsidR="003614F7" w:rsidRDefault="003614F7" w:rsidP="003614F7">
      <w:pPr>
        <w:spacing w:line="360" w:lineRule="auto"/>
        <w:rPr>
          <w:rFonts w:ascii="Times New Roman" w:hAnsi="Times New Roman" w:cs="Times New Roman"/>
          <w:sz w:val="24"/>
          <w:szCs w:val="24"/>
        </w:rPr>
      </w:pPr>
    </w:p>
    <w:p w14:paraId="0C5FE91F" w14:textId="77777777" w:rsidR="003A4EE6" w:rsidRPr="003A4EE6" w:rsidRDefault="003A4EE6" w:rsidP="003A4EE6">
      <w:pPr>
        <w:spacing w:line="360" w:lineRule="auto"/>
        <w:rPr>
          <w:rFonts w:ascii="Times New Roman" w:hAnsi="Times New Roman" w:cs="Times New Roman"/>
          <w:b/>
          <w:bCs/>
          <w:sz w:val="24"/>
          <w:szCs w:val="24"/>
        </w:rPr>
      </w:pPr>
      <w:r w:rsidRPr="003A4EE6">
        <w:rPr>
          <w:rFonts w:ascii="Times New Roman" w:hAnsi="Times New Roman" w:cs="Times New Roman"/>
          <w:b/>
          <w:bCs/>
          <w:sz w:val="24"/>
          <w:szCs w:val="24"/>
        </w:rPr>
        <w:t>Tahapan Pengembangan dengan Metode RAD</w:t>
      </w:r>
    </w:p>
    <w:p w14:paraId="430D0E3E" w14:textId="1D33C7AE" w:rsidR="003A4EE6" w:rsidRDefault="003A4EE6" w:rsidP="003A4EE6">
      <w:pPr>
        <w:spacing w:line="360" w:lineRule="auto"/>
        <w:rPr>
          <w:rFonts w:ascii="Times New Roman" w:hAnsi="Times New Roman" w:cs="Times New Roman"/>
          <w:sz w:val="24"/>
          <w:szCs w:val="24"/>
        </w:rPr>
      </w:pPr>
      <w:r w:rsidRPr="003A4EE6">
        <w:rPr>
          <w:rFonts w:ascii="Times New Roman" w:hAnsi="Times New Roman" w:cs="Times New Roman"/>
          <w:sz w:val="24"/>
          <w:szCs w:val="24"/>
        </w:rPr>
        <w:t xml:space="preserve">Kami akan </w:t>
      </w:r>
      <w:r w:rsidR="00B56C69">
        <w:rPr>
          <w:rFonts w:ascii="Times New Roman" w:hAnsi="Times New Roman" w:cs="Times New Roman"/>
          <w:sz w:val="24"/>
          <w:szCs w:val="24"/>
        </w:rPr>
        <w:t xml:space="preserve">menggunakan </w:t>
      </w:r>
      <w:r w:rsidRPr="003A4EE6">
        <w:rPr>
          <w:rFonts w:ascii="Times New Roman" w:hAnsi="Times New Roman" w:cs="Times New Roman"/>
          <w:sz w:val="24"/>
          <w:szCs w:val="24"/>
        </w:rPr>
        <w:t>Metode RAD dalam tiga tahapan utama: Analisis Kebutuhan, Perancangan, dan Implementasi. Pendekatan ini memungkinkan kami untuk menghasilkan hasil yang fungsional dan teruji dalam waktu yang relatif singkat.</w:t>
      </w:r>
    </w:p>
    <w:p w14:paraId="0AB9C57C" w14:textId="77777777" w:rsidR="003614F7" w:rsidRDefault="003614F7" w:rsidP="003A4EE6">
      <w:pPr>
        <w:spacing w:line="360" w:lineRule="auto"/>
        <w:rPr>
          <w:rFonts w:ascii="Times New Roman" w:hAnsi="Times New Roman" w:cs="Times New Roman"/>
          <w:sz w:val="24"/>
          <w:szCs w:val="24"/>
        </w:rPr>
      </w:pPr>
    </w:p>
    <w:p w14:paraId="656FFC76" w14:textId="77777777" w:rsidR="00012039" w:rsidRPr="00012039" w:rsidRDefault="00012039" w:rsidP="00012039">
      <w:pPr>
        <w:spacing w:line="360" w:lineRule="auto"/>
        <w:rPr>
          <w:rFonts w:ascii="Times New Roman" w:hAnsi="Times New Roman" w:cs="Times New Roman"/>
          <w:sz w:val="24"/>
          <w:szCs w:val="24"/>
        </w:rPr>
      </w:pPr>
      <w:r w:rsidRPr="00823DE8">
        <w:rPr>
          <w:rFonts w:ascii="Times New Roman" w:hAnsi="Times New Roman" w:cs="Times New Roman"/>
          <w:b/>
          <w:bCs/>
          <w:sz w:val="24"/>
          <w:szCs w:val="24"/>
        </w:rPr>
        <w:t>Tahap 1:</w:t>
      </w:r>
      <w:r w:rsidRPr="00012039">
        <w:rPr>
          <w:rFonts w:ascii="Times New Roman" w:hAnsi="Times New Roman" w:cs="Times New Roman"/>
          <w:sz w:val="24"/>
          <w:szCs w:val="24"/>
        </w:rPr>
        <w:t xml:space="preserve"> Analisis Kebutuhan</w:t>
      </w:r>
    </w:p>
    <w:p w14:paraId="54652A0B" w14:textId="2AA5054C" w:rsidR="00012039" w:rsidRDefault="00012039" w:rsidP="00012039">
      <w:pPr>
        <w:spacing w:line="360" w:lineRule="auto"/>
        <w:rPr>
          <w:rFonts w:ascii="Times New Roman" w:hAnsi="Times New Roman" w:cs="Times New Roman"/>
          <w:sz w:val="24"/>
          <w:szCs w:val="24"/>
        </w:rPr>
      </w:pPr>
      <w:r w:rsidRPr="00012039">
        <w:rPr>
          <w:rFonts w:ascii="Times New Roman" w:hAnsi="Times New Roman" w:cs="Times New Roman"/>
          <w:sz w:val="24"/>
          <w:szCs w:val="24"/>
        </w:rPr>
        <w:t>Tahap pertama dalam Metode RAD adalah Analisis Kebutuhan. Kami akan mengidentifikasi dan menganalisis kebutuhan pengguna terkait situs pembelajaran tajwid. Ini melibatkan interaksi dengan ahli tajwid dan potensial pengguna, seperti mahasiswa dan pengajar</w:t>
      </w:r>
      <w:r w:rsidR="00792B8F">
        <w:rPr>
          <w:rFonts w:ascii="Times New Roman" w:hAnsi="Times New Roman" w:cs="Times New Roman"/>
          <w:sz w:val="24"/>
          <w:szCs w:val="24"/>
        </w:rPr>
        <w:t>/ustadz</w:t>
      </w:r>
      <w:r w:rsidRPr="00012039">
        <w:rPr>
          <w:rFonts w:ascii="Times New Roman" w:hAnsi="Times New Roman" w:cs="Times New Roman"/>
          <w:sz w:val="24"/>
          <w:szCs w:val="24"/>
        </w:rPr>
        <w:t>, untuk mengumpulkan persyaratan utama situs. Kami akan merinci fitur yang diperlukan, tampilan antarmuka, serta konten yang relevan dengan pembelajaran tajwid.</w:t>
      </w:r>
    </w:p>
    <w:p w14:paraId="29FBBE83" w14:textId="77777777" w:rsidR="003614F7" w:rsidRPr="00012039" w:rsidRDefault="003614F7" w:rsidP="00012039">
      <w:pPr>
        <w:spacing w:line="360" w:lineRule="auto"/>
        <w:rPr>
          <w:rFonts w:ascii="Times New Roman" w:hAnsi="Times New Roman" w:cs="Times New Roman"/>
          <w:sz w:val="24"/>
          <w:szCs w:val="24"/>
        </w:rPr>
      </w:pPr>
    </w:p>
    <w:p w14:paraId="480AD65E" w14:textId="010C9BAD" w:rsidR="00012039" w:rsidRPr="00012039" w:rsidRDefault="00012039" w:rsidP="00012039">
      <w:pPr>
        <w:spacing w:line="360" w:lineRule="auto"/>
        <w:rPr>
          <w:rFonts w:ascii="Times New Roman" w:hAnsi="Times New Roman" w:cs="Times New Roman"/>
          <w:sz w:val="24"/>
          <w:szCs w:val="24"/>
        </w:rPr>
      </w:pPr>
      <w:r w:rsidRPr="00823DE8">
        <w:rPr>
          <w:rFonts w:ascii="Times New Roman" w:hAnsi="Times New Roman" w:cs="Times New Roman"/>
          <w:b/>
          <w:bCs/>
          <w:sz w:val="24"/>
          <w:szCs w:val="24"/>
        </w:rPr>
        <w:t>Tahap 2</w:t>
      </w:r>
      <w:r w:rsidRPr="00012039">
        <w:rPr>
          <w:rFonts w:ascii="Times New Roman" w:hAnsi="Times New Roman" w:cs="Times New Roman"/>
          <w:sz w:val="24"/>
          <w:szCs w:val="24"/>
        </w:rPr>
        <w:t>: Perancangan</w:t>
      </w:r>
    </w:p>
    <w:p w14:paraId="4C17CE9D" w14:textId="37E4EDA5" w:rsidR="003614F7" w:rsidRPr="00012039" w:rsidRDefault="00012039" w:rsidP="003614F7">
      <w:pPr>
        <w:spacing w:line="360" w:lineRule="auto"/>
        <w:rPr>
          <w:rFonts w:ascii="Times New Roman" w:hAnsi="Times New Roman" w:cs="Times New Roman"/>
          <w:sz w:val="24"/>
          <w:szCs w:val="24"/>
        </w:rPr>
      </w:pPr>
      <w:r w:rsidRPr="00012039">
        <w:rPr>
          <w:rFonts w:ascii="Times New Roman" w:hAnsi="Times New Roman" w:cs="Times New Roman"/>
          <w:sz w:val="24"/>
          <w:szCs w:val="24"/>
        </w:rPr>
        <w:t>Setelah memahami kebutuhan pengguna, tahap selanjutnya adalah Perancangan. Kami akan merancang</w:t>
      </w:r>
      <w:r w:rsidR="00274DC0">
        <w:rPr>
          <w:rFonts w:ascii="Times New Roman" w:hAnsi="Times New Roman" w:cs="Times New Roman"/>
          <w:sz w:val="24"/>
          <w:szCs w:val="24"/>
        </w:rPr>
        <w:t xml:space="preserve"> konsep dari aplikasi ini dan juga</w:t>
      </w:r>
      <w:r w:rsidRPr="00012039">
        <w:rPr>
          <w:rFonts w:ascii="Times New Roman" w:hAnsi="Times New Roman" w:cs="Times New Roman"/>
          <w:sz w:val="24"/>
          <w:szCs w:val="24"/>
        </w:rPr>
        <w:t xml:space="preserve"> antarmuka pengguna</w:t>
      </w:r>
      <w:r w:rsidR="00274DC0">
        <w:rPr>
          <w:rFonts w:ascii="Times New Roman" w:hAnsi="Times New Roman" w:cs="Times New Roman"/>
          <w:sz w:val="24"/>
          <w:szCs w:val="24"/>
        </w:rPr>
        <w:t>nya</w:t>
      </w:r>
      <w:r w:rsidRPr="00012039">
        <w:rPr>
          <w:rFonts w:ascii="Times New Roman" w:hAnsi="Times New Roman" w:cs="Times New Roman"/>
          <w:sz w:val="24"/>
          <w:szCs w:val="24"/>
        </w:rPr>
        <w:t xml:space="preserve">, dan fitur-fitur </w:t>
      </w:r>
      <w:r w:rsidR="00B81F52">
        <w:rPr>
          <w:rFonts w:ascii="Times New Roman" w:hAnsi="Times New Roman" w:cs="Times New Roman"/>
          <w:sz w:val="24"/>
          <w:szCs w:val="24"/>
        </w:rPr>
        <w:t>yang ada pada aplikasi pembelajaran tajwid ini</w:t>
      </w:r>
      <w:r w:rsidRPr="00012039">
        <w:rPr>
          <w:rFonts w:ascii="Times New Roman" w:hAnsi="Times New Roman" w:cs="Times New Roman"/>
          <w:sz w:val="24"/>
          <w:szCs w:val="24"/>
        </w:rPr>
        <w:t xml:space="preserve">. </w:t>
      </w:r>
      <w:r w:rsidR="008358C6">
        <w:rPr>
          <w:rFonts w:ascii="Times New Roman" w:hAnsi="Times New Roman" w:cs="Times New Roman"/>
          <w:sz w:val="24"/>
          <w:szCs w:val="24"/>
        </w:rPr>
        <w:t>K</w:t>
      </w:r>
      <w:r w:rsidRPr="00012039">
        <w:rPr>
          <w:rFonts w:ascii="Times New Roman" w:hAnsi="Times New Roman" w:cs="Times New Roman"/>
          <w:sz w:val="24"/>
          <w:szCs w:val="24"/>
        </w:rPr>
        <w:t xml:space="preserve">ami akan menghasilkan prototipe visual yang merepresentasikan konsep </w:t>
      </w:r>
      <w:r w:rsidR="00482A79">
        <w:rPr>
          <w:rFonts w:ascii="Times New Roman" w:hAnsi="Times New Roman" w:cs="Times New Roman"/>
          <w:sz w:val="24"/>
          <w:szCs w:val="24"/>
        </w:rPr>
        <w:t>dalam aplikasi SIBETA (</w:t>
      </w:r>
      <w:r w:rsidRPr="00012039">
        <w:rPr>
          <w:rFonts w:ascii="Times New Roman" w:hAnsi="Times New Roman" w:cs="Times New Roman"/>
          <w:sz w:val="24"/>
          <w:szCs w:val="24"/>
        </w:rPr>
        <w:t>situs pembelajaran tajwid</w:t>
      </w:r>
      <w:r w:rsidR="00482A79">
        <w:rPr>
          <w:rFonts w:ascii="Times New Roman" w:hAnsi="Times New Roman" w:cs="Times New Roman"/>
          <w:sz w:val="24"/>
          <w:szCs w:val="24"/>
        </w:rPr>
        <w:t>) ini</w:t>
      </w:r>
      <w:r w:rsidRPr="00012039">
        <w:rPr>
          <w:rFonts w:ascii="Times New Roman" w:hAnsi="Times New Roman" w:cs="Times New Roman"/>
          <w:sz w:val="24"/>
          <w:szCs w:val="24"/>
        </w:rPr>
        <w:t>. Selain itu, kami akan merinci struktur konten, seperti materi tajwid, latihan, dan materi bacaan.</w:t>
      </w:r>
    </w:p>
    <w:p w14:paraId="78E20C56" w14:textId="5BBCDE17" w:rsidR="00012039" w:rsidRPr="00012039" w:rsidRDefault="00012039" w:rsidP="00012039">
      <w:pPr>
        <w:spacing w:line="360" w:lineRule="auto"/>
        <w:rPr>
          <w:rFonts w:ascii="Times New Roman" w:hAnsi="Times New Roman" w:cs="Times New Roman"/>
          <w:sz w:val="24"/>
          <w:szCs w:val="24"/>
        </w:rPr>
      </w:pPr>
      <w:r w:rsidRPr="00823DE8">
        <w:rPr>
          <w:rFonts w:ascii="Times New Roman" w:hAnsi="Times New Roman" w:cs="Times New Roman"/>
          <w:b/>
          <w:bCs/>
          <w:sz w:val="24"/>
          <w:szCs w:val="24"/>
        </w:rPr>
        <w:lastRenderedPageBreak/>
        <w:t>Tahap 3</w:t>
      </w:r>
      <w:r w:rsidRPr="00012039">
        <w:rPr>
          <w:rFonts w:ascii="Times New Roman" w:hAnsi="Times New Roman" w:cs="Times New Roman"/>
          <w:sz w:val="24"/>
          <w:szCs w:val="24"/>
        </w:rPr>
        <w:t>: Implementasi</w:t>
      </w:r>
    </w:p>
    <w:p w14:paraId="13002B84" w14:textId="31B5C262" w:rsidR="00012039" w:rsidRPr="00012039" w:rsidRDefault="00012039" w:rsidP="00012039">
      <w:pPr>
        <w:spacing w:line="360" w:lineRule="auto"/>
        <w:rPr>
          <w:rFonts w:ascii="Times New Roman" w:hAnsi="Times New Roman" w:cs="Times New Roman"/>
          <w:sz w:val="24"/>
          <w:szCs w:val="24"/>
        </w:rPr>
      </w:pPr>
      <w:r w:rsidRPr="00012039">
        <w:rPr>
          <w:rFonts w:ascii="Times New Roman" w:hAnsi="Times New Roman" w:cs="Times New Roman"/>
          <w:sz w:val="24"/>
          <w:szCs w:val="24"/>
        </w:rPr>
        <w:t>Tahap Implementasi melibatkan transformasi desain ke dalam bentuk nyata</w:t>
      </w:r>
      <w:r w:rsidR="00592D2A">
        <w:rPr>
          <w:rFonts w:ascii="Times New Roman" w:hAnsi="Times New Roman" w:cs="Times New Roman"/>
          <w:sz w:val="24"/>
          <w:szCs w:val="24"/>
        </w:rPr>
        <w:t xml:space="preserve"> / sebuah codingan</w:t>
      </w:r>
      <w:r w:rsidRPr="00012039">
        <w:rPr>
          <w:rFonts w:ascii="Times New Roman" w:hAnsi="Times New Roman" w:cs="Times New Roman"/>
          <w:sz w:val="24"/>
          <w:szCs w:val="24"/>
        </w:rPr>
        <w:t>. Kami akan mengembangkan kode program berdasarkan desain yang telah dirancang sebelumnya. Fitur-fitur interaktif akan diimplementasikan, dan konten tajwid akan disusun sesuai dengan struktur yang telah ditetapkan. Uji coba awal akan dilakukan untuk memastikan fungsionalitas dan responsivitas situs.</w:t>
      </w:r>
    </w:p>
    <w:p w14:paraId="08922C91" w14:textId="77777777" w:rsidR="00012039" w:rsidRPr="00012039" w:rsidRDefault="00012039" w:rsidP="00012039">
      <w:pPr>
        <w:spacing w:line="360" w:lineRule="auto"/>
        <w:rPr>
          <w:rFonts w:ascii="Times New Roman" w:hAnsi="Times New Roman" w:cs="Times New Roman"/>
          <w:sz w:val="24"/>
          <w:szCs w:val="24"/>
        </w:rPr>
      </w:pPr>
    </w:p>
    <w:p w14:paraId="6AC46055" w14:textId="386D15A0" w:rsidR="00012039" w:rsidRPr="00DC4C08" w:rsidRDefault="00012039" w:rsidP="00012039">
      <w:pPr>
        <w:spacing w:line="360" w:lineRule="auto"/>
        <w:rPr>
          <w:rFonts w:ascii="Times New Roman" w:hAnsi="Times New Roman" w:cs="Times New Roman"/>
          <w:b/>
          <w:bCs/>
          <w:sz w:val="24"/>
          <w:szCs w:val="24"/>
        </w:rPr>
      </w:pPr>
      <w:r w:rsidRPr="00DC4C08">
        <w:rPr>
          <w:rFonts w:ascii="Times New Roman" w:hAnsi="Times New Roman" w:cs="Times New Roman"/>
          <w:b/>
          <w:bCs/>
          <w:sz w:val="24"/>
          <w:szCs w:val="24"/>
        </w:rPr>
        <w:t>Keuntungan Metode RAD dalam Pengembangan Situs Pembelajaran Tajwid</w:t>
      </w:r>
    </w:p>
    <w:p w14:paraId="52AF8985" w14:textId="0AB09CC9" w:rsidR="00012039" w:rsidRPr="00765915" w:rsidRDefault="00012039" w:rsidP="00012039">
      <w:pPr>
        <w:spacing w:line="360" w:lineRule="auto"/>
        <w:rPr>
          <w:rFonts w:ascii="Times New Roman" w:hAnsi="Times New Roman" w:cs="Times New Roman"/>
          <w:sz w:val="24"/>
          <w:szCs w:val="24"/>
        </w:rPr>
      </w:pPr>
      <w:r w:rsidRPr="00012039">
        <w:rPr>
          <w:rFonts w:ascii="Times New Roman" w:hAnsi="Times New Roman" w:cs="Times New Roman"/>
          <w:sz w:val="24"/>
          <w:szCs w:val="24"/>
        </w:rPr>
        <w:t>Metode RAD memungkinkan kami untuk terlibat secara aktif dengan pengguna dalam setiap tahapan pengembangan, sehingga situs yang dihasilkan lebih sesuai dengan kebutuhan mereka. Pendekatan iteratif juga memungkinkan kami untuk mengidentifikasi dan mengatasi masalah dengan cepat, meminimalkan risiko perubahan yang besar di tahap akhir.</w:t>
      </w:r>
    </w:p>
    <w:p w14:paraId="1B32F8C1" w14:textId="4D33EE3A" w:rsidR="00F8390E" w:rsidRPr="00A854B0" w:rsidRDefault="00127AC3" w:rsidP="00275069">
      <w:pPr>
        <w:spacing w:line="360" w:lineRule="auto"/>
        <w:rPr>
          <w:rFonts w:ascii="Times New Roman" w:hAnsi="Times New Roman" w:cs="Times New Roman"/>
          <w:b/>
          <w:bCs/>
          <w:sz w:val="28"/>
          <w:szCs w:val="28"/>
          <w:lang w:val="id-ID"/>
        </w:rPr>
      </w:pPr>
      <w:r w:rsidRPr="00A854B0">
        <w:rPr>
          <w:rStyle w:val="fontstyle01"/>
          <w:rFonts w:ascii="Times New Roman" w:hAnsi="Times New Roman" w:cs="Times New Roman"/>
          <w:sz w:val="28"/>
          <w:szCs w:val="28"/>
        </w:rPr>
        <w:br/>
      </w:r>
      <w:r w:rsidR="00F8390E" w:rsidRPr="00A854B0">
        <w:rPr>
          <w:rFonts w:ascii="Times New Roman" w:hAnsi="Times New Roman" w:cs="Times New Roman"/>
          <w:b/>
          <w:bCs/>
          <w:sz w:val="28"/>
          <w:szCs w:val="28"/>
          <w:lang w:val="id-ID"/>
        </w:rPr>
        <w:t>3.2 Metode Pengumpulan Data</w:t>
      </w:r>
    </w:p>
    <w:p w14:paraId="08141DD3" w14:textId="711D7395" w:rsidR="00DC79DC" w:rsidRDefault="00AC298E" w:rsidP="00D92E0A">
      <w:pPr>
        <w:spacing w:line="360" w:lineRule="auto"/>
        <w:rPr>
          <w:rFonts w:ascii="Times New Roman" w:hAnsi="Times New Roman" w:cs="Times New Roman"/>
          <w:sz w:val="24"/>
          <w:szCs w:val="24"/>
          <w:lang w:val="id-ID"/>
        </w:rPr>
      </w:pPr>
      <w:r w:rsidRPr="00AC298E">
        <w:rPr>
          <w:rFonts w:ascii="Times New Roman" w:hAnsi="Times New Roman" w:cs="Times New Roman"/>
          <w:sz w:val="24"/>
          <w:szCs w:val="24"/>
        </w:rPr>
        <w:t>Metode pengumpulan data adalah cara atau strategi yang digunakan untuk mengumpulkan informasi, fakta, atau data yang berkaitan dengan kajian atau penelitian tertentu. Metode ini membantu peneliti atau pengamat untuk mengumpulkan data yang dibutuhkan untuk menjawab pertanyaan penelitian, menguji hipotesis, atau mencapai tujuan penelitian yang telah ditetapkan</w:t>
      </w:r>
      <w:r w:rsidR="00DE0E51">
        <w:rPr>
          <w:rFonts w:ascii="Times New Roman" w:hAnsi="Times New Roman" w:cs="Times New Roman"/>
          <w:sz w:val="24"/>
          <w:szCs w:val="24"/>
        </w:rPr>
        <w:t>.</w:t>
      </w:r>
      <w:r w:rsidR="00E94B15">
        <w:rPr>
          <w:rFonts w:ascii="Times New Roman" w:hAnsi="Times New Roman" w:cs="Times New Roman"/>
          <w:sz w:val="24"/>
          <w:szCs w:val="24"/>
        </w:rPr>
        <w:t xml:space="preserve"> </w:t>
      </w:r>
      <w:r w:rsidR="006A6F10">
        <w:rPr>
          <w:rFonts w:ascii="Times New Roman" w:hAnsi="Times New Roman" w:cs="Times New Roman"/>
          <w:sz w:val="24"/>
          <w:szCs w:val="24"/>
        </w:rPr>
        <w:t>D</w:t>
      </w:r>
      <w:r w:rsidR="00127AC3" w:rsidRPr="00156C47">
        <w:rPr>
          <w:rFonts w:ascii="Times New Roman" w:hAnsi="Times New Roman" w:cs="Times New Roman"/>
          <w:sz w:val="24"/>
          <w:szCs w:val="24"/>
          <w:lang w:val="id-ID"/>
        </w:rPr>
        <w:t>alam metode ini kami</w:t>
      </w:r>
      <w:r w:rsidR="006A6F10">
        <w:rPr>
          <w:rFonts w:ascii="Times New Roman" w:hAnsi="Times New Roman" w:cs="Times New Roman"/>
          <w:sz w:val="24"/>
          <w:szCs w:val="24"/>
        </w:rPr>
        <w:t xml:space="preserve"> </w:t>
      </w:r>
      <w:r w:rsidR="00127AC3" w:rsidRPr="00156C47">
        <w:rPr>
          <w:rFonts w:ascii="Times New Roman" w:hAnsi="Times New Roman" w:cs="Times New Roman"/>
          <w:sz w:val="24"/>
          <w:szCs w:val="24"/>
          <w:lang w:val="id-ID"/>
        </w:rPr>
        <w:t xml:space="preserve">membaginya menjadi </w:t>
      </w:r>
      <w:r w:rsidR="0052180D">
        <w:rPr>
          <w:rFonts w:ascii="Times New Roman" w:hAnsi="Times New Roman" w:cs="Times New Roman"/>
          <w:sz w:val="24"/>
          <w:szCs w:val="24"/>
        </w:rPr>
        <w:t>dua</w:t>
      </w:r>
      <w:r w:rsidR="00127AC3" w:rsidRPr="00156C47">
        <w:rPr>
          <w:rFonts w:ascii="Times New Roman" w:hAnsi="Times New Roman" w:cs="Times New Roman"/>
          <w:sz w:val="24"/>
          <w:szCs w:val="24"/>
          <w:lang w:val="id-ID"/>
        </w:rPr>
        <w:t xml:space="preserve"> bagian, yaitu</w:t>
      </w:r>
      <w:r w:rsidR="00DC79DC">
        <w:rPr>
          <w:rFonts w:ascii="Times New Roman" w:hAnsi="Times New Roman" w:cs="Times New Roman"/>
          <w:sz w:val="24"/>
          <w:szCs w:val="24"/>
        </w:rPr>
        <w:t xml:space="preserve"> :</w:t>
      </w:r>
    </w:p>
    <w:p w14:paraId="10F477A0" w14:textId="77777777" w:rsidR="00D92E0A" w:rsidRPr="00D92E0A" w:rsidRDefault="00D92E0A" w:rsidP="00D92E0A">
      <w:pPr>
        <w:spacing w:line="360" w:lineRule="auto"/>
        <w:rPr>
          <w:rFonts w:ascii="Times New Roman" w:hAnsi="Times New Roman" w:cs="Times New Roman"/>
          <w:sz w:val="24"/>
          <w:szCs w:val="24"/>
          <w:lang w:val="id-ID"/>
        </w:rPr>
      </w:pPr>
    </w:p>
    <w:p w14:paraId="2A88D6FC" w14:textId="3CC2BF58" w:rsidR="00127AC3" w:rsidRPr="00DC79DC" w:rsidRDefault="00DC79DC" w:rsidP="00127AC3">
      <w:pPr>
        <w:spacing w:line="360" w:lineRule="auto"/>
        <w:rPr>
          <w:rFonts w:ascii="Times New Roman" w:hAnsi="Times New Roman" w:cs="Times New Roman"/>
          <w:b/>
          <w:bCs/>
          <w:sz w:val="24"/>
          <w:szCs w:val="24"/>
          <w:lang w:val="id-ID"/>
        </w:rPr>
      </w:pPr>
      <w:r>
        <w:rPr>
          <w:rFonts w:ascii="Times New Roman" w:hAnsi="Times New Roman" w:cs="Times New Roman"/>
          <w:b/>
          <w:bCs/>
          <w:sz w:val="24"/>
          <w:szCs w:val="24"/>
        </w:rPr>
        <w:t>a</w:t>
      </w:r>
      <w:r w:rsidR="00127AC3" w:rsidRPr="00DC79DC">
        <w:rPr>
          <w:rFonts w:ascii="Times New Roman" w:hAnsi="Times New Roman" w:cs="Times New Roman"/>
          <w:b/>
          <w:bCs/>
          <w:sz w:val="24"/>
          <w:szCs w:val="24"/>
          <w:lang w:val="id-ID"/>
        </w:rPr>
        <w:t>) Metode Wawancara</w:t>
      </w:r>
    </w:p>
    <w:p w14:paraId="4D3F95F4" w14:textId="7A9A5A50" w:rsidR="00127AC3" w:rsidRPr="00D4186E" w:rsidRDefault="004A4DF8" w:rsidP="00603213">
      <w:pPr>
        <w:spacing w:line="360" w:lineRule="auto"/>
        <w:rPr>
          <w:rFonts w:ascii="Times New Roman" w:hAnsi="Times New Roman" w:cs="Times New Roman"/>
          <w:sz w:val="24"/>
          <w:szCs w:val="24"/>
          <w:lang w:val="id-ID"/>
        </w:rPr>
      </w:pPr>
      <w:r w:rsidRPr="00B519E2">
        <w:rPr>
          <w:rFonts w:ascii="Times New Roman" w:hAnsi="Times New Roman" w:cs="Times New Roman"/>
          <w:sz w:val="24"/>
          <w:szCs w:val="24"/>
          <w:lang w:val="id-ID"/>
        </w:rPr>
        <w:t>Dalam metode w</w:t>
      </w:r>
      <w:r w:rsidR="00127AC3" w:rsidRPr="00156C47">
        <w:rPr>
          <w:rFonts w:ascii="Times New Roman" w:hAnsi="Times New Roman" w:cs="Times New Roman"/>
          <w:sz w:val="24"/>
          <w:szCs w:val="24"/>
          <w:lang w:val="id-ID"/>
        </w:rPr>
        <w:t xml:space="preserve">awancara </w:t>
      </w:r>
      <w:r w:rsidRPr="00B519E2">
        <w:rPr>
          <w:rFonts w:ascii="Times New Roman" w:hAnsi="Times New Roman" w:cs="Times New Roman"/>
          <w:sz w:val="24"/>
          <w:szCs w:val="24"/>
          <w:lang w:val="id-ID"/>
        </w:rPr>
        <w:t xml:space="preserve">ini, kami mengajukan beberapa pertanyaan kepada </w:t>
      </w:r>
      <w:r w:rsidR="00C9676C" w:rsidRPr="00B519E2">
        <w:rPr>
          <w:rFonts w:ascii="Times New Roman" w:hAnsi="Times New Roman" w:cs="Times New Roman"/>
          <w:sz w:val="24"/>
          <w:szCs w:val="24"/>
          <w:lang w:val="id-ID"/>
        </w:rPr>
        <w:t xml:space="preserve">mahasiswa UNIDA </w:t>
      </w:r>
      <w:r w:rsidR="00966889" w:rsidRPr="00B519E2">
        <w:rPr>
          <w:rFonts w:ascii="Times New Roman" w:hAnsi="Times New Roman" w:cs="Times New Roman"/>
          <w:sz w:val="24"/>
          <w:szCs w:val="24"/>
          <w:lang w:val="id-ID"/>
        </w:rPr>
        <w:t xml:space="preserve">Gontor untuk </w:t>
      </w:r>
      <w:r w:rsidR="00127AC3" w:rsidRPr="00156C47">
        <w:rPr>
          <w:rFonts w:ascii="Times New Roman" w:hAnsi="Times New Roman" w:cs="Times New Roman"/>
          <w:sz w:val="24"/>
          <w:szCs w:val="24"/>
          <w:lang w:val="id-ID"/>
        </w:rPr>
        <w:t xml:space="preserve">menggali </w:t>
      </w:r>
      <w:r w:rsidR="00966889" w:rsidRPr="00B519E2">
        <w:rPr>
          <w:rFonts w:ascii="Times New Roman" w:hAnsi="Times New Roman" w:cs="Times New Roman"/>
          <w:sz w:val="24"/>
          <w:szCs w:val="24"/>
          <w:lang w:val="id-ID"/>
        </w:rPr>
        <w:t>informasi</w:t>
      </w:r>
      <w:r w:rsidR="00AD4BB8" w:rsidRPr="00B519E2">
        <w:rPr>
          <w:rFonts w:ascii="Times New Roman" w:hAnsi="Times New Roman" w:cs="Times New Roman"/>
          <w:sz w:val="24"/>
          <w:szCs w:val="24"/>
          <w:lang w:val="id-ID"/>
        </w:rPr>
        <w:t xml:space="preserve"> terkait penelitian yang sedang dilakukan</w:t>
      </w:r>
      <w:r w:rsidR="00D4186E" w:rsidRPr="00D4186E">
        <w:rPr>
          <w:rFonts w:ascii="Times New Roman" w:hAnsi="Times New Roman" w:cs="Times New Roman"/>
          <w:sz w:val="24"/>
          <w:szCs w:val="24"/>
          <w:lang w:val="id-ID"/>
        </w:rPr>
        <w:t xml:space="preserve"> seperti </w:t>
      </w:r>
      <w:r w:rsidR="0014345F" w:rsidRPr="0014345F">
        <w:rPr>
          <w:rFonts w:ascii="Times New Roman" w:hAnsi="Times New Roman" w:cs="Times New Roman"/>
          <w:sz w:val="24"/>
          <w:szCs w:val="24"/>
          <w:lang w:val="id-ID"/>
        </w:rPr>
        <w:t>tingkat kem</w:t>
      </w:r>
      <w:r w:rsidR="00D4186E" w:rsidRPr="00D4186E">
        <w:rPr>
          <w:rFonts w:ascii="Times New Roman" w:hAnsi="Times New Roman" w:cs="Times New Roman"/>
          <w:sz w:val="24"/>
          <w:szCs w:val="24"/>
          <w:lang w:val="id-ID"/>
        </w:rPr>
        <w:t>inat</w:t>
      </w:r>
      <w:r w:rsidR="0014345F" w:rsidRPr="0014345F">
        <w:rPr>
          <w:rFonts w:ascii="Times New Roman" w:hAnsi="Times New Roman" w:cs="Times New Roman"/>
          <w:sz w:val="24"/>
          <w:szCs w:val="24"/>
          <w:lang w:val="id-ID"/>
        </w:rPr>
        <w:t>an belajar ilmu</w:t>
      </w:r>
      <w:r w:rsidR="00D4186E" w:rsidRPr="00D4186E">
        <w:rPr>
          <w:rFonts w:ascii="Times New Roman" w:hAnsi="Times New Roman" w:cs="Times New Roman"/>
          <w:sz w:val="24"/>
          <w:szCs w:val="24"/>
          <w:lang w:val="id-ID"/>
        </w:rPr>
        <w:t xml:space="preserve"> </w:t>
      </w:r>
      <w:r w:rsidR="00046F42" w:rsidRPr="0014345F">
        <w:rPr>
          <w:rFonts w:ascii="Times New Roman" w:hAnsi="Times New Roman" w:cs="Times New Roman"/>
          <w:sz w:val="24"/>
          <w:szCs w:val="24"/>
          <w:lang w:val="id-ID"/>
        </w:rPr>
        <w:t>t</w:t>
      </w:r>
      <w:r w:rsidR="00D4186E" w:rsidRPr="00D4186E">
        <w:rPr>
          <w:rFonts w:ascii="Times New Roman" w:hAnsi="Times New Roman" w:cs="Times New Roman"/>
          <w:sz w:val="24"/>
          <w:szCs w:val="24"/>
          <w:lang w:val="id-ID"/>
        </w:rPr>
        <w:t>ajwid</w:t>
      </w:r>
      <w:r w:rsidR="0014345F" w:rsidRPr="0014345F">
        <w:rPr>
          <w:rFonts w:ascii="Times New Roman" w:hAnsi="Times New Roman" w:cs="Times New Roman"/>
          <w:sz w:val="24"/>
          <w:szCs w:val="24"/>
          <w:lang w:val="id-ID"/>
        </w:rPr>
        <w:t xml:space="preserve">, </w:t>
      </w:r>
      <w:r w:rsidR="00DE01C4" w:rsidRPr="00DE01C4">
        <w:rPr>
          <w:rFonts w:ascii="Times New Roman" w:hAnsi="Times New Roman" w:cs="Times New Roman"/>
          <w:sz w:val="24"/>
          <w:szCs w:val="24"/>
          <w:lang w:val="id-ID"/>
        </w:rPr>
        <w:t>pengukura</w:t>
      </w:r>
      <w:r w:rsidR="00DE01C4" w:rsidRPr="009C34C2">
        <w:rPr>
          <w:rFonts w:ascii="Times New Roman" w:hAnsi="Times New Roman" w:cs="Times New Roman"/>
          <w:sz w:val="24"/>
          <w:szCs w:val="24"/>
          <w:lang w:val="id-ID"/>
        </w:rPr>
        <w:t>n</w:t>
      </w:r>
      <w:r w:rsidR="00934D13" w:rsidRPr="00934D13">
        <w:rPr>
          <w:rFonts w:ascii="Times New Roman" w:hAnsi="Times New Roman" w:cs="Times New Roman"/>
          <w:sz w:val="24"/>
          <w:szCs w:val="24"/>
          <w:lang w:val="id-ID"/>
        </w:rPr>
        <w:t xml:space="preserve"> pengetahuan seseorang dalam</w:t>
      </w:r>
      <w:r w:rsidR="00B67577" w:rsidRPr="00B67577">
        <w:rPr>
          <w:rFonts w:ascii="Times New Roman" w:hAnsi="Times New Roman" w:cs="Times New Roman"/>
          <w:sz w:val="24"/>
          <w:szCs w:val="24"/>
          <w:lang w:val="id-ID"/>
        </w:rPr>
        <w:t xml:space="preserve"> ilmu tajwid</w:t>
      </w:r>
      <w:r w:rsidR="00B519E2" w:rsidRPr="00B519E2">
        <w:rPr>
          <w:rFonts w:ascii="Times New Roman" w:hAnsi="Times New Roman" w:cs="Times New Roman"/>
          <w:sz w:val="24"/>
          <w:szCs w:val="24"/>
          <w:lang w:val="id-ID"/>
        </w:rPr>
        <w:t xml:space="preserve">. </w:t>
      </w:r>
      <w:r w:rsidR="00D4186E" w:rsidRPr="00D4186E">
        <w:rPr>
          <w:rFonts w:ascii="Times New Roman" w:hAnsi="Times New Roman" w:cs="Times New Roman"/>
          <w:sz w:val="24"/>
          <w:szCs w:val="24"/>
          <w:lang w:val="id-ID"/>
        </w:rPr>
        <w:t xml:space="preserve">Dan kami juga melakukan </w:t>
      </w:r>
      <w:r w:rsidR="001474B1">
        <w:rPr>
          <w:rFonts w:ascii="Times New Roman" w:hAnsi="Times New Roman" w:cs="Times New Roman"/>
          <w:sz w:val="24"/>
          <w:szCs w:val="24"/>
        </w:rPr>
        <w:t>w</w:t>
      </w:r>
      <w:r w:rsidR="00127AC3" w:rsidRPr="00156C47">
        <w:rPr>
          <w:rFonts w:ascii="Times New Roman" w:hAnsi="Times New Roman" w:cs="Times New Roman"/>
          <w:sz w:val="24"/>
          <w:szCs w:val="24"/>
          <w:lang w:val="id-ID"/>
        </w:rPr>
        <w:t>awancara</w:t>
      </w:r>
      <w:r w:rsidR="00D4186E">
        <w:rPr>
          <w:rFonts w:ascii="Times New Roman" w:hAnsi="Times New Roman" w:cs="Times New Roman"/>
          <w:sz w:val="24"/>
          <w:szCs w:val="24"/>
        </w:rPr>
        <w:t xml:space="preserve"> dengan</w:t>
      </w:r>
      <w:r w:rsidR="00127AC3" w:rsidRPr="00156C47">
        <w:rPr>
          <w:rFonts w:ascii="Times New Roman" w:hAnsi="Times New Roman" w:cs="Times New Roman"/>
          <w:sz w:val="24"/>
          <w:szCs w:val="24"/>
          <w:lang w:val="id-ID"/>
        </w:rPr>
        <w:t xml:space="preserve"> </w:t>
      </w:r>
      <w:r w:rsidR="00257262">
        <w:rPr>
          <w:rFonts w:ascii="Times New Roman" w:hAnsi="Times New Roman" w:cs="Times New Roman"/>
          <w:sz w:val="24"/>
          <w:szCs w:val="24"/>
        </w:rPr>
        <w:t xml:space="preserve">beberapa </w:t>
      </w:r>
      <w:r w:rsidR="004D1EA7" w:rsidRPr="004D1EA7">
        <w:rPr>
          <w:rFonts w:ascii="Times New Roman" w:hAnsi="Times New Roman" w:cs="Times New Roman"/>
          <w:sz w:val="24"/>
          <w:szCs w:val="24"/>
          <w:lang w:val="id-ID"/>
        </w:rPr>
        <w:t xml:space="preserve">pihak yang terkait langsung dengan kegiatan </w:t>
      </w:r>
      <w:r w:rsidR="00D4186E">
        <w:rPr>
          <w:rFonts w:ascii="Times New Roman" w:hAnsi="Times New Roman" w:cs="Times New Roman"/>
          <w:sz w:val="24"/>
          <w:szCs w:val="24"/>
        </w:rPr>
        <w:t>pem</w:t>
      </w:r>
      <w:r w:rsidR="004D1EA7" w:rsidRPr="004D1EA7">
        <w:rPr>
          <w:rFonts w:ascii="Times New Roman" w:hAnsi="Times New Roman" w:cs="Times New Roman"/>
          <w:sz w:val="24"/>
          <w:szCs w:val="24"/>
          <w:lang w:val="id-ID"/>
        </w:rPr>
        <w:t>belajar</w:t>
      </w:r>
      <w:r w:rsidR="00D4186E">
        <w:rPr>
          <w:rFonts w:ascii="Times New Roman" w:hAnsi="Times New Roman" w:cs="Times New Roman"/>
          <w:sz w:val="24"/>
          <w:szCs w:val="24"/>
        </w:rPr>
        <w:t>an</w:t>
      </w:r>
      <w:r w:rsidR="004D1EA7" w:rsidRPr="004D1EA7">
        <w:rPr>
          <w:rFonts w:ascii="Times New Roman" w:hAnsi="Times New Roman" w:cs="Times New Roman"/>
          <w:sz w:val="24"/>
          <w:szCs w:val="24"/>
          <w:lang w:val="id-ID"/>
        </w:rPr>
        <w:t xml:space="preserve"> tajwid.</w:t>
      </w:r>
    </w:p>
    <w:p w14:paraId="5F376F85" w14:textId="7924CDCB" w:rsidR="00442635" w:rsidRDefault="00442635" w:rsidP="00127AC3">
      <w:pPr>
        <w:spacing w:line="360" w:lineRule="auto"/>
        <w:rPr>
          <w:rFonts w:ascii="Times New Roman" w:hAnsi="Times New Roman" w:cs="Times New Roman"/>
          <w:sz w:val="24"/>
          <w:szCs w:val="24"/>
          <w:lang w:val="id-ID"/>
        </w:rPr>
      </w:pPr>
    </w:p>
    <w:p w14:paraId="514B74FF" w14:textId="2DFE0197" w:rsidR="00811380" w:rsidRDefault="00811380" w:rsidP="00127AC3">
      <w:pPr>
        <w:spacing w:line="360" w:lineRule="auto"/>
        <w:rPr>
          <w:rFonts w:ascii="Times New Roman" w:hAnsi="Times New Roman" w:cs="Times New Roman"/>
          <w:sz w:val="24"/>
          <w:szCs w:val="24"/>
        </w:rPr>
      </w:pPr>
    </w:p>
    <w:p w14:paraId="19C64235" w14:textId="77777777" w:rsidR="00F0282A" w:rsidRPr="00811380" w:rsidRDefault="00F0282A" w:rsidP="00127AC3">
      <w:pPr>
        <w:spacing w:line="360" w:lineRule="auto"/>
        <w:rPr>
          <w:rFonts w:ascii="Times New Roman" w:hAnsi="Times New Roman" w:cs="Times New Roman"/>
          <w:sz w:val="24"/>
          <w:szCs w:val="24"/>
        </w:rPr>
      </w:pPr>
    </w:p>
    <w:p w14:paraId="1B6884F7" w14:textId="44137A45" w:rsidR="00127AC3" w:rsidRPr="00282DA1" w:rsidRDefault="00DC79DC" w:rsidP="00127AC3">
      <w:pPr>
        <w:spacing w:line="360" w:lineRule="auto"/>
        <w:rPr>
          <w:rFonts w:ascii="Times New Roman" w:hAnsi="Times New Roman" w:cs="Times New Roman"/>
          <w:b/>
          <w:bCs/>
          <w:i/>
          <w:iCs/>
          <w:sz w:val="24"/>
          <w:szCs w:val="24"/>
          <w:u w:val="single"/>
          <w:lang w:val="id-ID"/>
        </w:rPr>
      </w:pPr>
      <w:r w:rsidRPr="00282DA1">
        <w:rPr>
          <w:rFonts w:ascii="Times New Roman" w:hAnsi="Times New Roman" w:cs="Times New Roman"/>
          <w:b/>
          <w:bCs/>
          <w:i/>
          <w:iCs/>
          <w:sz w:val="24"/>
          <w:szCs w:val="24"/>
          <w:u w:val="single"/>
        </w:rPr>
        <w:lastRenderedPageBreak/>
        <w:t>b</w:t>
      </w:r>
      <w:r w:rsidR="00127AC3" w:rsidRPr="00282DA1">
        <w:rPr>
          <w:rFonts w:ascii="Times New Roman" w:hAnsi="Times New Roman" w:cs="Times New Roman"/>
          <w:b/>
          <w:bCs/>
          <w:i/>
          <w:iCs/>
          <w:sz w:val="24"/>
          <w:szCs w:val="24"/>
          <w:u w:val="single"/>
          <w:lang w:val="id-ID"/>
        </w:rPr>
        <w:t>) Metode Studi Pustaka</w:t>
      </w:r>
    </w:p>
    <w:p w14:paraId="4C91C200" w14:textId="23C20EEF" w:rsidR="00DC79DC" w:rsidRDefault="007E1706" w:rsidP="00127AC3">
      <w:pPr>
        <w:spacing w:line="360" w:lineRule="auto"/>
        <w:rPr>
          <w:rFonts w:ascii="Times New Roman" w:hAnsi="Times New Roman" w:cs="Times New Roman"/>
          <w:sz w:val="24"/>
          <w:szCs w:val="24"/>
        </w:rPr>
      </w:pPr>
      <w:r w:rsidRPr="007E1706">
        <w:rPr>
          <w:rFonts w:ascii="Times New Roman" w:hAnsi="Times New Roman" w:cs="Times New Roman"/>
          <w:sz w:val="24"/>
          <w:szCs w:val="24"/>
          <w:lang w:val="id-ID"/>
        </w:rPr>
        <w:t>Dalam metode ini dilakukan studi literatur atau pencarian referensi pada buku, jurnal atau literatur yang berkaitan dengan ilmu tajwid dan penerapannya</w:t>
      </w:r>
      <w:r>
        <w:rPr>
          <w:rFonts w:ascii="Times New Roman" w:hAnsi="Times New Roman" w:cs="Times New Roman"/>
          <w:sz w:val="24"/>
          <w:szCs w:val="24"/>
        </w:rPr>
        <w:t>[5]</w:t>
      </w:r>
      <w:r w:rsidR="00185191">
        <w:rPr>
          <w:rFonts w:ascii="Times New Roman" w:hAnsi="Times New Roman" w:cs="Times New Roman"/>
          <w:sz w:val="24"/>
          <w:szCs w:val="24"/>
        </w:rPr>
        <w:t>.</w:t>
      </w:r>
    </w:p>
    <w:p w14:paraId="676FFA15" w14:textId="77777777" w:rsidR="00241491" w:rsidRDefault="00241491" w:rsidP="00127AC3">
      <w:pPr>
        <w:spacing w:line="360" w:lineRule="auto"/>
        <w:rPr>
          <w:rFonts w:ascii="Times New Roman" w:hAnsi="Times New Roman" w:cs="Times New Roman"/>
          <w:sz w:val="24"/>
          <w:szCs w:val="24"/>
        </w:rPr>
      </w:pPr>
    </w:p>
    <w:p w14:paraId="6E1FD22C" w14:textId="4F88AF21" w:rsidR="00811380" w:rsidRPr="00811380" w:rsidRDefault="001510A3" w:rsidP="00811380">
      <w:pPr>
        <w:spacing w:line="360" w:lineRule="auto"/>
        <w:rPr>
          <w:rFonts w:ascii="Times New Roman" w:hAnsi="Times New Roman" w:cs="Times New Roman"/>
          <w:b/>
          <w:bCs/>
          <w:sz w:val="24"/>
          <w:szCs w:val="24"/>
        </w:rPr>
      </w:pPr>
      <w:r w:rsidRPr="00811380">
        <w:rPr>
          <w:rFonts w:ascii="Times New Roman" w:hAnsi="Times New Roman" w:cs="Times New Roman"/>
          <w:b/>
          <w:bCs/>
          <w:sz w:val="24"/>
          <w:szCs w:val="24"/>
        </w:rPr>
        <w:t>c.</w:t>
      </w:r>
      <w:r w:rsidR="00811380" w:rsidRPr="00811380">
        <w:rPr>
          <w:rFonts w:ascii="Times New Roman" w:hAnsi="Times New Roman" w:cs="Times New Roman"/>
          <w:b/>
          <w:bCs/>
          <w:sz w:val="24"/>
          <w:szCs w:val="24"/>
        </w:rPr>
        <w:t>)</w:t>
      </w:r>
      <w:r w:rsidR="00811380" w:rsidRPr="00811380">
        <w:rPr>
          <w:b/>
          <w:bCs/>
        </w:rPr>
        <w:t xml:space="preserve"> </w:t>
      </w:r>
      <w:r w:rsidR="00811380" w:rsidRPr="00811380">
        <w:rPr>
          <w:rFonts w:ascii="Times New Roman" w:hAnsi="Times New Roman" w:cs="Times New Roman"/>
          <w:b/>
          <w:bCs/>
          <w:sz w:val="24"/>
          <w:szCs w:val="24"/>
        </w:rPr>
        <w:t>Metode Survey</w:t>
      </w:r>
    </w:p>
    <w:p w14:paraId="35A525B2" w14:textId="5B492EE0" w:rsidR="001510A3" w:rsidRPr="007E1706" w:rsidRDefault="00811380" w:rsidP="00681168">
      <w:pPr>
        <w:spacing w:line="360" w:lineRule="auto"/>
        <w:rPr>
          <w:rFonts w:ascii="Times New Roman" w:hAnsi="Times New Roman" w:cs="Times New Roman"/>
          <w:sz w:val="24"/>
          <w:szCs w:val="24"/>
        </w:rPr>
      </w:pPr>
      <w:r w:rsidRPr="00811380">
        <w:rPr>
          <w:rFonts w:ascii="Times New Roman" w:hAnsi="Times New Roman" w:cs="Times New Roman"/>
          <w:sz w:val="24"/>
          <w:szCs w:val="24"/>
        </w:rPr>
        <w:t>Kami akan menggunakan survei berbasis kuesioner online untuk menilai keberadaan situs pembelajaran tajwid serupa di internet</w:t>
      </w:r>
      <w:r w:rsidR="00020B1C">
        <w:rPr>
          <w:rFonts w:ascii="Times New Roman" w:hAnsi="Times New Roman" w:cs="Times New Roman"/>
          <w:sz w:val="24"/>
          <w:szCs w:val="24"/>
        </w:rPr>
        <w:t xml:space="preserve"> dan juga untuk mengecek tingkat keminatan seseorang dalam belajar ilmu tajwid</w:t>
      </w:r>
      <w:r w:rsidRPr="00811380">
        <w:rPr>
          <w:rFonts w:ascii="Times New Roman" w:hAnsi="Times New Roman" w:cs="Times New Roman"/>
          <w:sz w:val="24"/>
          <w:szCs w:val="24"/>
        </w:rPr>
        <w:t>. Kami akan meminta responden yang memiliki minat dalam tajwid untuk mengidentifikasi situs-situs yang telah mereka temui. Data akan dianalisis untuk mengidentifikasi tren dan kesenjangan yang dapat membantu pengembangan situs kami.</w:t>
      </w:r>
    </w:p>
    <w:p w14:paraId="34CC358F" w14:textId="77777777" w:rsidR="004A4DF8" w:rsidRPr="00156C47" w:rsidRDefault="004A4DF8" w:rsidP="00127AC3">
      <w:pPr>
        <w:spacing w:line="360" w:lineRule="auto"/>
        <w:rPr>
          <w:rFonts w:ascii="Times New Roman" w:hAnsi="Times New Roman" w:cs="Times New Roman"/>
          <w:sz w:val="24"/>
          <w:szCs w:val="24"/>
          <w:lang w:val="id-ID"/>
        </w:rPr>
      </w:pPr>
    </w:p>
    <w:p w14:paraId="3759151D" w14:textId="27EBC71A" w:rsidR="00BE6D5C" w:rsidRPr="00082F9F" w:rsidRDefault="00BE6D5C" w:rsidP="00275069">
      <w:pPr>
        <w:spacing w:line="360" w:lineRule="auto"/>
        <w:rPr>
          <w:rFonts w:ascii="Times New Roman" w:hAnsi="Times New Roman" w:cs="Times New Roman"/>
          <w:b/>
          <w:bCs/>
          <w:i/>
          <w:iCs/>
          <w:sz w:val="28"/>
          <w:szCs w:val="28"/>
          <w:u w:val="single"/>
          <w:lang w:val="id-ID"/>
        </w:rPr>
      </w:pPr>
      <w:r w:rsidRPr="00082F9F">
        <w:rPr>
          <w:rFonts w:ascii="Times New Roman" w:hAnsi="Times New Roman" w:cs="Times New Roman"/>
          <w:b/>
          <w:bCs/>
          <w:i/>
          <w:iCs/>
          <w:sz w:val="28"/>
          <w:szCs w:val="28"/>
          <w:u w:val="single"/>
          <w:lang w:val="id-ID"/>
        </w:rPr>
        <w:t>3.</w:t>
      </w:r>
      <w:r w:rsidR="00FE21B7" w:rsidRPr="00082F9F">
        <w:rPr>
          <w:rFonts w:ascii="Times New Roman" w:hAnsi="Times New Roman" w:cs="Times New Roman"/>
          <w:b/>
          <w:bCs/>
          <w:i/>
          <w:iCs/>
          <w:sz w:val="28"/>
          <w:szCs w:val="28"/>
          <w:u w:val="single"/>
          <w:lang w:val="id-ID"/>
        </w:rPr>
        <w:t>3</w:t>
      </w:r>
      <w:r w:rsidRPr="00082F9F">
        <w:rPr>
          <w:rFonts w:ascii="Times New Roman" w:hAnsi="Times New Roman" w:cs="Times New Roman"/>
          <w:i/>
          <w:iCs/>
          <w:sz w:val="28"/>
          <w:szCs w:val="28"/>
          <w:u w:val="single"/>
          <w:lang w:val="id-ID"/>
        </w:rPr>
        <w:t xml:space="preserve"> </w:t>
      </w:r>
      <w:r w:rsidRPr="00082F9F">
        <w:rPr>
          <w:rFonts w:ascii="Times New Roman" w:hAnsi="Times New Roman" w:cs="Times New Roman"/>
          <w:b/>
          <w:bCs/>
          <w:i/>
          <w:iCs/>
          <w:sz w:val="28"/>
          <w:szCs w:val="28"/>
          <w:u w:val="single"/>
          <w:lang w:val="id-ID"/>
        </w:rPr>
        <w:t>Batasan Penelitian</w:t>
      </w:r>
    </w:p>
    <w:p w14:paraId="027AFE19" w14:textId="3AB03953" w:rsidR="00BE6D5C" w:rsidRPr="00156C47" w:rsidRDefault="00BE6D5C" w:rsidP="00275069">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Mungkin banyak sekali batasan kami dan banyak sekali kekurangan dalam penelitian kami yang belum kami bahas didalam aplikasi ini dengan beberapa gejala yang mungkin dapat terjadi diantaranya:</w:t>
      </w:r>
    </w:p>
    <w:p w14:paraId="6ABE1B87" w14:textId="6293A085" w:rsidR="00BE6D5C" w:rsidRPr="00156C47" w:rsidRDefault="00BE6D5C" w:rsidP="00275069">
      <w:pPr>
        <w:pStyle w:val="ListParagraph"/>
        <w:numPr>
          <w:ilvl w:val="0"/>
          <w:numId w:val="7"/>
        </w:num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Tidak melakukan eksperimen</w:t>
      </w:r>
    </w:p>
    <w:p w14:paraId="387E496D" w14:textId="69C1F762" w:rsidR="00BE6D5C" w:rsidRPr="00156C47" w:rsidRDefault="00BE6D5C" w:rsidP="00275069">
      <w:pPr>
        <w:pStyle w:val="ListParagraph"/>
        <w:numPr>
          <w:ilvl w:val="0"/>
          <w:numId w:val="7"/>
        </w:num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Belum memiliki fitur berbayar</w:t>
      </w:r>
    </w:p>
    <w:p w14:paraId="1153C6A1" w14:textId="15973B1F" w:rsidR="00BE6D5C" w:rsidRPr="00156C47" w:rsidRDefault="005B3C27" w:rsidP="00275069">
      <w:pPr>
        <w:pStyle w:val="ListParagraph"/>
        <w:numPr>
          <w:ilvl w:val="0"/>
          <w:numId w:val="7"/>
        </w:num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Belum bisa mengekspost apk di publik</w:t>
      </w:r>
    </w:p>
    <w:p w14:paraId="0181108D" w14:textId="5D6A0091" w:rsidR="00EB40B7" w:rsidRPr="00156C47" w:rsidRDefault="005B3C27" w:rsidP="00275069">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Penelitian selalu memiliki batasan yang mana batasan itu menjadikan evaluasi bagi pembuat aplikasi setelahnya dengan cara mengambil pelajaran dan tidak mengulangi kesalahan yang sama bukan dengan plagiasi aplikasi dan menjualnya dengan penjualan yang mahal</w:t>
      </w:r>
    </w:p>
    <w:p w14:paraId="79C376AC" w14:textId="77777777" w:rsidR="0027001B" w:rsidRPr="00156C47" w:rsidRDefault="0027001B" w:rsidP="00275069">
      <w:pPr>
        <w:spacing w:line="360" w:lineRule="auto"/>
        <w:rPr>
          <w:rFonts w:ascii="Times New Roman" w:hAnsi="Times New Roman" w:cs="Times New Roman"/>
          <w:sz w:val="24"/>
          <w:szCs w:val="24"/>
          <w:lang w:val="id-ID"/>
        </w:rPr>
      </w:pPr>
    </w:p>
    <w:p w14:paraId="137D5E27" w14:textId="77777777" w:rsidR="00457144" w:rsidRPr="00156C47" w:rsidRDefault="00457144" w:rsidP="00275069">
      <w:pPr>
        <w:spacing w:line="360" w:lineRule="auto"/>
        <w:jc w:val="center"/>
        <w:rPr>
          <w:rFonts w:ascii="Times New Roman" w:hAnsi="Times New Roman" w:cs="Times New Roman"/>
          <w:b/>
          <w:bCs/>
          <w:sz w:val="24"/>
          <w:szCs w:val="24"/>
          <w:lang w:val="id-ID"/>
        </w:rPr>
      </w:pPr>
    </w:p>
    <w:p w14:paraId="32E24FE0" w14:textId="77777777" w:rsidR="00457144" w:rsidRPr="00156C47" w:rsidRDefault="00457144" w:rsidP="00275069">
      <w:pPr>
        <w:spacing w:line="360" w:lineRule="auto"/>
        <w:jc w:val="center"/>
        <w:rPr>
          <w:rFonts w:ascii="Times New Roman" w:hAnsi="Times New Roman" w:cs="Times New Roman"/>
          <w:b/>
          <w:bCs/>
          <w:sz w:val="24"/>
          <w:szCs w:val="24"/>
          <w:lang w:val="id-ID"/>
        </w:rPr>
      </w:pPr>
    </w:p>
    <w:p w14:paraId="5A0D05B9" w14:textId="77777777" w:rsidR="003E0A06" w:rsidRPr="00156C47" w:rsidRDefault="003E0A06" w:rsidP="00275069">
      <w:pPr>
        <w:spacing w:line="360" w:lineRule="auto"/>
        <w:jc w:val="center"/>
        <w:rPr>
          <w:rFonts w:ascii="Times New Roman" w:hAnsi="Times New Roman" w:cs="Times New Roman"/>
          <w:b/>
          <w:bCs/>
          <w:sz w:val="24"/>
          <w:szCs w:val="24"/>
          <w:lang w:val="id-ID"/>
        </w:rPr>
      </w:pPr>
    </w:p>
    <w:p w14:paraId="09E9D926" w14:textId="77777777" w:rsidR="003E0A06" w:rsidRPr="00156C47" w:rsidRDefault="003E0A06" w:rsidP="00275069">
      <w:pPr>
        <w:spacing w:line="360" w:lineRule="auto"/>
        <w:jc w:val="center"/>
        <w:rPr>
          <w:rFonts w:ascii="Times New Roman" w:hAnsi="Times New Roman" w:cs="Times New Roman"/>
          <w:b/>
          <w:bCs/>
          <w:sz w:val="24"/>
          <w:szCs w:val="24"/>
          <w:lang w:val="id-ID"/>
        </w:rPr>
      </w:pPr>
    </w:p>
    <w:p w14:paraId="3841A9B7" w14:textId="77777777" w:rsidR="003E0A06" w:rsidRPr="00156C47" w:rsidRDefault="003E0A06" w:rsidP="00275069">
      <w:pPr>
        <w:spacing w:line="360" w:lineRule="auto"/>
        <w:jc w:val="center"/>
        <w:rPr>
          <w:rFonts w:ascii="Times New Roman" w:hAnsi="Times New Roman" w:cs="Times New Roman"/>
          <w:b/>
          <w:bCs/>
          <w:sz w:val="24"/>
          <w:szCs w:val="24"/>
          <w:lang w:val="id-ID"/>
        </w:rPr>
      </w:pPr>
    </w:p>
    <w:p w14:paraId="2CA57AAA" w14:textId="77777777" w:rsidR="003E0A06" w:rsidRPr="00156C47" w:rsidRDefault="003E0A06" w:rsidP="00275069">
      <w:pPr>
        <w:spacing w:line="360" w:lineRule="auto"/>
        <w:jc w:val="center"/>
        <w:rPr>
          <w:rFonts w:ascii="Times New Roman" w:hAnsi="Times New Roman" w:cs="Times New Roman"/>
          <w:b/>
          <w:bCs/>
          <w:sz w:val="24"/>
          <w:szCs w:val="24"/>
          <w:lang w:val="id-ID"/>
        </w:rPr>
      </w:pPr>
    </w:p>
    <w:p w14:paraId="58B44BB1" w14:textId="77777777" w:rsidR="00457144" w:rsidRDefault="00457144" w:rsidP="00275069">
      <w:pPr>
        <w:spacing w:line="360" w:lineRule="auto"/>
        <w:jc w:val="center"/>
        <w:rPr>
          <w:rFonts w:ascii="Times New Roman" w:hAnsi="Times New Roman" w:cs="Times New Roman"/>
          <w:b/>
          <w:bCs/>
          <w:sz w:val="24"/>
          <w:szCs w:val="24"/>
          <w:lang w:val="id-ID"/>
        </w:rPr>
      </w:pPr>
    </w:p>
    <w:p w14:paraId="224B9A70" w14:textId="77777777" w:rsidR="00397374" w:rsidRDefault="00397374" w:rsidP="00275069">
      <w:pPr>
        <w:spacing w:line="360" w:lineRule="auto"/>
        <w:jc w:val="center"/>
        <w:rPr>
          <w:rFonts w:ascii="Times New Roman" w:hAnsi="Times New Roman" w:cs="Times New Roman"/>
          <w:b/>
          <w:bCs/>
          <w:sz w:val="24"/>
          <w:szCs w:val="24"/>
          <w:lang w:val="id-ID"/>
        </w:rPr>
      </w:pPr>
    </w:p>
    <w:p w14:paraId="7CD6E98B" w14:textId="77777777" w:rsidR="00397374" w:rsidRDefault="00397374" w:rsidP="00275069">
      <w:pPr>
        <w:spacing w:line="360" w:lineRule="auto"/>
        <w:jc w:val="center"/>
        <w:rPr>
          <w:rFonts w:ascii="Times New Roman" w:hAnsi="Times New Roman" w:cs="Times New Roman"/>
          <w:b/>
          <w:bCs/>
          <w:sz w:val="24"/>
          <w:szCs w:val="24"/>
          <w:lang w:val="id-ID"/>
        </w:rPr>
      </w:pPr>
    </w:p>
    <w:p w14:paraId="7F727361" w14:textId="77777777" w:rsidR="00397374" w:rsidRDefault="00397374" w:rsidP="00275069">
      <w:pPr>
        <w:spacing w:line="360" w:lineRule="auto"/>
        <w:jc w:val="center"/>
        <w:rPr>
          <w:rFonts w:ascii="Times New Roman" w:hAnsi="Times New Roman" w:cs="Times New Roman"/>
          <w:b/>
          <w:bCs/>
          <w:sz w:val="24"/>
          <w:szCs w:val="24"/>
          <w:lang w:val="id-ID"/>
        </w:rPr>
      </w:pPr>
    </w:p>
    <w:p w14:paraId="63FED5D6" w14:textId="77777777" w:rsidR="00397374" w:rsidRDefault="00397374" w:rsidP="00275069">
      <w:pPr>
        <w:spacing w:line="360" w:lineRule="auto"/>
        <w:jc w:val="center"/>
        <w:rPr>
          <w:rFonts w:ascii="Times New Roman" w:hAnsi="Times New Roman" w:cs="Times New Roman"/>
          <w:b/>
          <w:bCs/>
          <w:sz w:val="24"/>
          <w:szCs w:val="24"/>
          <w:lang w:val="id-ID"/>
        </w:rPr>
      </w:pPr>
    </w:p>
    <w:p w14:paraId="3B612B9D" w14:textId="77777777" w:rsidR="00397374" w:rsidRDefault="00397374" w:rsidP="00275069">
      <w:pPr>
        <w:spacing w:line="360" w:lineRule="auto"/>
        <w:jc w:val="center"/>
        <w:rPr>
          <w:rFonts w:ascii="Times New Roman" w:hAnsi="Times New Roman" w:cs="Times New Roman"/>
          <w:b/>
          <w:bCs/>
          <w:sz w:val="24"/>
          <w:szCs w:val="24"/>
          <w:lang w:val="id-ID"/>
        </w:rPr>
      </w:pPr>
    </w:p>
    <w:p w14:paraId="4E8F6778" w14:textId="77777777" w:rsidR="00397374" w:rsidRDefault="00397374" w:rsidP="00275069">
      <w:pPr>
        <w:spacing w:line="360" w:lineRule="auto"/>
        <w:jc w:val="center"/>
        <w:rPr>
          <w:rFonts w:ascii="Times New Roman" w:hAnsi="Times New Roman" w:cs="Times New Roman"/>
          <w:b/>
          <w:bCs/>
          <w:sz w:val="24"/>
          <w:szCs w:val="24"/>
          <w:lang w:val="id-ID"/>
        </w:rPr>
      </w:pPr>
    </w:p>
    <w:p w14:paraId="708BC8BE" w14:textId="77777777" w:rsidR="00397374" w:rsidRPr="00156C47" w:rsidRDefault="00397374" w:rsidP="00275069">
      <w:pPr>
        <w:spacing w:line="360" w:lineRule="auto"/>
        <w:jc w:val="center"/>
        <w:rPr>
          <w:rFonts w:ascii="Times New Roman" w:hAnsi="Times New Roman" w:cs="Times New Roman"/>
          <w:b/>
          <w:bCs/>
          <w:sz w:val="24"/>
          <w:szCs w:val="24"/>
          <w:lang w:val="id-ID"/>
        </w:rPr>
      </w:pPr>
    </w:p>
    <w:p w14:paraId="54F554E6" w14:textId="2F1F23FC" w:rsidR="005B3C27" w:rsidRPr="00156C47" w:rsidRDefault="005B3C27" w:rsidP="00275069">
      <w:pPr>
        <w:spacing w:line="360" w:lineRule="auto"/>
        <w:jc w:val="center"/>
        <w:rPr>
          <w:rFonts w:ascii="Times New Roman" w:hAnsi="Times New Roman" w:cs="Times New Roman"/>
          <w:b/>
          <w:bCs/>
          <w:sz w:val="24"/>
          <w:szCs w:val="24"/>
          <w:lang w:val="id-ID"/>
        </w:rPr>
      </w:pPr>
      <w:r w:rsidRPr="00156C47">
        <w:rPr>
          <w:rFonts w:ascii="Times New Roman" w:hAnsi="Times New Roman" w:cs="Times New Roman"/>
          <w:b/>
          <w:bCs/>
          <w:sz w:val="24"/>
          <w:szCs w:val="24"/>
          <w:lang w:val="id-ID"/>
        </w:rPr>
        <w:t>BAB IV : Implementasi Penelitian</w:t>
      </w:r>
    </w:p>
    <w:p w14:paraId="4768F14D" w14:textId="52C4EDC7" w:rsidR="001414D1" w:rsidRPr="00156C47" w:rsidRDefault="005B3C27" w:rsidP="0004571A">
      <w:pPr>
        <w:spacing w:line="360" w:lineRule="auto"/>
        <w:rPr>
          <w:rFonts w:ascii="Times New Roman" w:hAnsi="Times New Roman" w:cs="Times New Roman"/>
          <w:sz w:val="24"/>
          <w:szCs w:val="24"/>
        </w:rPr>
      </w:pPr>
      <w:r w:rsidRPr="00156C47">
        <w:rPr>
          <w:rFonts w:ascii="Times New Roman" w:hAnsi="Times New Roman" w:cs="Times New Roman"/>
          <w:b/>
          <w:bCs/>
          <w:sz w:val="24"/>
          <w:szCs w:val="24"/>
          <w:lang w:val="id-ID"/>
        </w:rPr>
        <w:t>4.1 : Desain Antar Muka Aplikasi</w:t>
      </w:r>
      <w:r w:rsidR="0027001B" w:rsidRPr="00156C47">
        <w:rPr>
          <w:rFonts w:ascii="Times New Roman" w:hAnsi="Times New Roman" w:cs="Times New Roman"/>
          <w:noProof/>
          <w:sz w:val="24"/>
          <w:szCs w:val="24"/>
        </w:rPr>
        <w:drawing>
          <wp:inline distT="0" distB="0" distL="0" distR="0" wp14:anchorId="164E325A" wp14:editId="5F157945">
            <wp:extent cx="5679440" cy="2754770"/>
            <wp:effectExtent l="0" t="0" r="0" b="7620"/>
            <wp:docPr id="5815050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505032" name="Picture 58150503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85153" cy="2757541"/>
                    </a:xfrm>
                    <a:prstGeom prst="rect">
                      <a:avLst/>
                    </a:prstGeom>
                  </pic:spPr>
                </pic:pic>
              </a:graphicData>
            </a:graphic>
          </wp:inline>
        </w:drawing>
      </w:r>
      <w:r w:rsidR="0027001B" w:rsidRPr="00156C47">
        <w:rPr>
          <w:rFonts w:ascii="Times New Roman" w:hAnsi="Times New Roman" w:cs="Times New Roman"/>
          <w:noProof/>
          <w:sz w:val="24"/>
          <w:szCs w:val="24"/>
        </w:rPr>
        <w:lastRenderedPageBreak/>
        <w:drawing>
          <wp:inline distT="0" distB="0" distL="0" distR="0" wp14:anchorId="5CD98E6F" wp14:editId="6579DD39">
            <wp:extent cx="5676851" cy="2783840"/>
            <wp:effectExtent l="0" t="0" r="635" b="0"/>
            <wp:docPr id="6432973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297319" name="Picture 643297319"/>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84298" cy="2787492"/>
                    </a:xfrm>
                    <a:prstGeom prst="rect">
                      <a:avLst/>
                    </a:prstGeom>
                  </pic:spPr>
                </pic:pic>
              </a:graphicData>
            </a:graphic>
          </wp:inline>
        </w:drawing>
      </w:r>
      <w:r w:rsidR="0027001B" w:rsidRPr="00156C47">
        <w:rPr>
          <w:rFonts w:ascii="Times New Roman" w:hAnsi="Times New Roman" w:cs="Times New Roman"/>
          <w:noProof/>
          <w:sz w:val="24"/>
          <w:szCs w:val="24"/>
        </w:rPr>
        <w:drawing>
          <wp:inline distT="0" distB="0" distL="0" distR="0" wp14:anchorId="55BE19E5" wp14:editId="7144AEF7">
            <wp:extent cx="5943600" cy="2991485"/>
            <wp:effectExtent l="0" t="0" r="0" b="0"/>
            <wp:docPr id="9984585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458525" name="Picture 99845852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991485"/>
                    </a:xfrm>
                    <a:prstGeom prst="rect">
                      <a:avLst/>
                    </a:prstGeom>
                  </pic:spPr>
                </pic:pic>
              </a:graphicData>
            </a:graphic>
          </wp:inline>
        </w:drawing>
      </w:r>
      <w:r w:rsidR="0027001B" w:rsidRPr="00156C47">
        <w:rPr>
          <w:rFonts w:ascii="Times New Roman" w:hAnsi="Times New Roman" w:cs="Times New Roman"/>
          <w:noProof/>
          <w:sz w:val="24"/>
          <w:szCs w:val="24"/>
        </w:rPr>
        <w:drawing>
          <wp:inline distT="0" distB="0" distL="0" distR="0" wp14:anchorId="7896AE59" wp14:editId="72F934C3">
            <wp:extent cx="5943600" cy="2861310"/>
            <wp:effectExtent l="0" t="0" r="0" b="0"/>
            <wp:docPr id="11157549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754963" name="Picture 111575496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861310"/>
                    </a:xfrm>
                    <a:prstGeom prst="rect">
                      <a:avLst/>
                    </a:prstGeom>
                  </pic:spPr>
                </pic:pic>
              </a:graphicData>
            </a:graphic>
          </wp:inline>
        </w:drawing>
      </w:r>
    </w:p>
    <w:p w14:paraId="74CED61D" w14:textId="78A5BB20" w:rsidR="001414D1" w:rsidRPr="00156C47" w:rsidRDefault="001414D1" w:rsidP="00275069">
      <w:pPr>
        <w:pStyle w:val="ListParagraph"/>
        <w:spacing w:line="360" w:lineRule="auto"/>
        <w:rPr>
          <w:rFonts w:ascii="Times New Roman" w:hAnsi="Times New Roman" w:cs="Times New Roman"/>
          <w:sz w:val="24"/>
          <w:szCs w:val="24"/>
        </w:rPr>
      </w:pPr>
    </w:p>
    <w:p w14:paraId="63590AB7" w14:textId="77777777" w:rsidR="001414D1" w:rsidRPr="00156C47" w:rsidRDefault="001414D1" w:rsidP="00275069">
      <w:pPr>
        <w:spacing w:line="360" w:lineRule="auto"/>
        <w:rPr>
          <w:rFonts w:ascii="Times New Roman" w:hAnsi="Times New Roman" w:cs="Times New Roman"/>
          <w:b/>
          <w:bCs/>
          <w:sz w:val="24"/>
          <w:szCs w:val="24"/>
          <w:lang w:val="id-ID"/>
        </w:rPr>
      </w:pPr>
    </w:p>
    <w:p w14:paraId="43AC8AD8" w14:textId="77777777" w:rsidR="001414D1" w:rsidRPr="00156C47" w:rsidRDefault="001414D1" w:rsidP="00275069">
      <w:pPr>
        <w:pStyle w:val="ListParagraph"/>
        <w:spacing w:line="360" w:lineRule="auto"/>
        <w:jc w:val="center"/>
        <w:rPr>
          <w:rFonts w:ascii="Times New Roman" w:hAnsi="Times New Roman" w:cs="Times New Roman"/>
          <w:sz w:val="24"/>
          <w:szCs w:val="24"/>
          <w:lang w:val="id-ID"/>
        </w:rPr>
      </w:pPr>
    </w:p>
    <w:p w14:paraId="3DC09E6F" w14:textId="77777777" w:rsidR="000D34FD" w:rsidRPr="00156C47" w:rsidRDefault="000D34FD" w:rsidP="00275069">
      <w:pPr>
        <w:spacing w:line="360" w:lineRule="auto"/>
        <w:rPr>
          <w:rFonts w:ascii="Times New Roman" w:hAnsi="Times New Roman" w:cs="Times New Roman"/>
          <w:b/>
          <w:bCs/>
          <w:sz w:val="24"/>
          <w:szCs w:val="24"/>
          <w:lang w:val="id-ID"/>
        </w:rPr>
      </w:pPr>
    </w:p>
    <w:p w14:paraId="101ED21C" w14:textId="44E49678" w:rsidR="00C74E8B" w:rsidRPr="00156C47" w:rsidRDefault="006B7DA1" w:rsidP="00275069">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 xml:space="preserve">  </w:t>
      </w:r>
    </w:p>
    <w:p w14:paraId="55B2BC9F" w14:textId="77777777" w:rsidR="005B3C27" w:rsidRPr="00156C47" w:rsidRDefault="005B3C27" w:rsidP="00275069">
      <w:pPr>
        <w:spacing w:line="360" w:lineRule="auto"/>
        <w:rPr>
          <w:rFonts w:ascii="Times New Roman" w:hAnsi="Times New Roman" w:cs="Times New Roman"/>
          <w:sz w:val="24"/>
          <w:szCs w:val="24"/>
          <w:lang w:val="id-ID"/>
        </w:rPr>
      </w:pPr>
    </w:p>
    <w:p w14:paraId="39CF685C" w14:textId="77777777" w:rsidR="009933A6" w:rsidRPr="00156C47" w:rsidRDefault="009933A6" w:rsidP="00275069">
      <w:pPr>
        <w:spacing w:line="360" w:lineRule="auto"/>
        <w:rPr>
          <w:rFonts w:ascii="Times New Roman" w:hAnsi="Times New Roman" w:cs="Times New Roman"/>
          <w:sz w:val="24"/>
          <w:szCs w:val="24"/>
          <w:lang w:val="id-ID"/>
        </w:rPr>
      </w:pPr>
    </w:p>
    <w:p w14:paraId="026BC877" w14:textId="77777777" w:rsidR="009933A6" w:rsidRPr="00156C47" w:rsidRDefault="009933A6" w:rsidP="00275069">
      <w:pPr>
        <w:spacing w:line="360" w:lineRule="auto"/>
        <w:rPr>
          <w:rFonts w:ascii="Times New Roman" w:hAnsi="Times New Roman" w:cs="Times New Roman"/>
          <w:sz w:val="24"/>
          <w:szCs w:val="24"/>
          <w:lang w:val="id-ID"/>
        </w:rPr>
      </w:pPr>
    </w:p>
    <w:p w14:paraId="2FA316D3" w14:textId="77777777" w:rsidR="009933A6" w:rsidRPr="00156C47" w:rsidRDefault="009933A6" w:rsidP="00275069">
      <w:pPr>
        <w:spacing w:line="360" w:lineRule="auto"/>
        <w:rPr>
          <w:rFonts w:ascii="Times New Roman" w:hAnsi="Times New Roman" w:cs="Times New Roman"/>
          <w:sz w:val="24"/>
          <w:szCs w:val="24"/>
          <w:lang w:val="id-ID"/>
        </w:rPr>
      </w:pPr>
    </w:p>
    <w:p w14:paraId="4B1F9FEE" w14:textId="77777777" w:rsidR="009933A6" w:rsidRPr="00156C47" w:rsidRDefault="009933A6" w:rsidP="00275069">
      <w:pPr>
        <w:spacing w:line="360" w:lineRule="auto"/>
        <w:rPr>
          <w:rFonts w:ascii="Times New Roman" w:hAnsi="Times New Roman" w:cs="Times New Roman"/>
          <w:sz w:val="24"/>
          <w:szCs w:val="24"/>
          <w:lang w:val="id-ID"/>
        </w:rPr>
      </w:pPr>
    </w:p>
    <w:p w14:paraId="24A3E55A" w14:textId="77777777" w:rsidR="009933A6" w:rsidRPr="00156C47" w:rsidRDefault="009933A6" w:rsidP="00275069">
      <w:pPr>
        <w:spacing w:line="360" w:lineRule="auto"/>
        <w:rPr>
          <w:rFonts w:ascii="Times New Roman" w:hAnsi="Times New Roman" w:cs="Times New Roman"/>
          <w:sz w:val="24"/>
          <w:szCs w:val="24"/>
          <w:lang w:val="id-ID"/>
        </w:rPr>
      </w:pPr>
    </w:p>
    <w:p w14:paraId="7BB7EA21" w14:textId="77777777" w:rsidR="009933A6" w:rsidRPr="00156C47" w:rsidRDefault="009933A6" w:rsidP="00275069">
      <w:pPr>
        <w:spacing w:line="360" w:lineRule="auto"/>
        <w:rPr>
          <w:rFonts w:ascii="Times New Roman" w:hAnsi="Times New Roman" w:cs="Times New Roman"/>
          <w:sz w:val="24"/>
          <w:szCs w:val="24"/>
          <w:lang w:val="id-ID"/>
        </w:rPr>
      </w:pPr>
    </w:p>
    <w:p w14:paraId="7A87B165" w14:textId="77777777" w:rsidR="009933A6" w:rsidRPr="00156C47" w:rsidRDefault="009933A6" w:rsidP="00275069">
      <w:pPr>
        <w:spacing w:line="360" w:lineRule="auto"/>
        <w:rPr>
          <w:rFonts w:ascii="Times New Roman" w:hAnsi="Times New Roman" w:cs="Times New Roman"/>
          <w:sz w:val="24"/>
          <w:szCs w:val="24"/>
          <w:lang w:val="id-ID"/>
        </w:rPr>
      </w:pPr>
    </w:p>
    <w:p w14:paraId="0FE475CF" w14:textId="77777777" w:rsidR="009933A6" w:rsidRPr="00156C47" w:rsidRDefault="009933A6" w:rsidP="00275069">
      <w:pPr>
        <w:spacing w:line="360" w:lineRule="auto"/>
        <w:rPr>
          <w:rFonts w:ascii="Times New Roman" w:hAnsi="Times New Roman" w:cs="Times New Roman"/>
          <w:sz w:val="24"/>
          <w:szCs w:val="24"/>
          <w:lang w:val="id-ID"/>
        </w:rPr>
      </w:pPr>
    </w:p>
    <w:p w14:paraId="6ACAC02D" w14:textId="64AF06FB" w:rsidR="005B3C27" w:rsidRPr="00156C47" w:rsidRDefault="005B3C27" w:rsidP="00275069">
      <w:pPr>
        <w:spacing w:line="360" w:lineRule="auto"/>
        <w:jc w:val="center"/>
        <w:rPr>
          <w:rFonts w:ascii="Times New Roman" w:hAnsi="Times New Roman" w:cs="Times New Roman"/>
          <w:b/>
          <w:bCs/>
          <w:sz w:val="24"/>
          <w:szCs w:val="24"/>
          <w:lang w:val="id-ID"/>
        </w:rPr>
      </w:pPr>
      <w:r w:rsidRPr="00156C47">
        <w:rPr>
          <w:rFonts w:ascii="Times New Roman" w:hAnsi="Times New Roman" w:cs="Times New Roman"/>
          <w:b/>
          <w:bCs/>
          <w:sz w:val="24"/>
          <w:szCs w:val="24"/>
          <w:lang w:val="id-ID"/>
        </w:rPr>
        <w:t>BAB V : KESIMPULAN</w:t>
      </w:r>
    </w:p>
    <w:p w14:paraId="2416A51A" w14:textId="77777777" w:rsidR="00B17D59" w:rsidRPr="00156C47" w:rsidRDefault="005B3C27" w:rsidP="00275069">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 xml:space="preserve">Tajwid adalah ilmu yang mempelajari cara membaca Al Quran. Al-Quran adalah kitab suci umat  Islam. Kaidah membaca ayat Alquran dengan tajwid adalah fardhu'ain bagi setiap muslim. Namun, ilmu tajwid merupakan ilmu yang sulit, apalagi bagi mereka yang tidak fasih  berbahasa arab. Ilmu tajwid merupakan ilmu yang sangat penting untuk dipelajari  umat islam, sehingga materi pembelajaran yang interaktif disertai dengan penjelasan dan latihan melalui video mempermudah proses pembelajaran dan meningkatkan minat belajar tajwid. Namun, banyak referensi kajian ilmu tajwid yang terpercaya  menggunakan bahasa Arab, yang membuat umat Islam di Indonesia sulit untuk memahaminya. </w:t>
      </w:r>
    </w:p>
    <w:p w14:paraId="51CE7939" w14:textId="70DBFFE5" w:rsidR="00956E6C" w:rsidRPr="00156C47" w:rsidRDefault="005B3C27" w:rsidP="00275069">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 xml:space="preserve">Maka dari itu, dibangunlah situs pembelajaran tajwid bernama SIBETA. Aplikasi ini dikembangkan dengan menggunakan metodologi RAD (Rapid Application Development) dan diuji dengan metode pengujian Black Box. Aplikasi ini mencakup materi tajwid dasar  yaitu qolqolah sughro dan kubro, idgham, iqlab, hukum nun sukun dan tanwin , hukum mim sukun, </w:t>
      </w:r>
      <w:r w:rsidRPr="00156C47">
        <w:rPr>
          <w:rFonts w:ascii="Times New Roman" w:hAnsi="Times New Roman" w:cs="Times New Roman"/>
          <w:sz w:val="24"/>
          <w:szCs w:val="24"/>
          <w:lang w:val="id-ID"/>
        </w:rPr>
        <w:lastRenderedPageBreak/>
        <w:t>huruf makharijul huruf, shifatul huruf dalam bentuk teks, gambar, audio dan video yang menari</w:t>
      </w:r>
      <w:r w:rsidR="00EB40B7" w:rsidRPr="00156C47">
        <w:rPr>
          <w:rFonts w:ascii="Times New Roman" w:hAnsi="Times New Roman" w:cs="Times New Roman"/>
          <w:sz w:val="24"/>
          <w:szCs w:val="24"/>
          <w:lang w:val="id-ID"/>
        </w:rPr>
        <w:t>k</w:t>
      </w:r>
      <w:r w:rsidR="000D6689" w:rsidRPr="00156C47">
        <w:rPr>
          <w:rFonts w:ascii="Times New Roman" w:hAnsi="Times New Roman" w:cs="Times New Roman"/>
          <w:sz w:val="24"/>
          <w:szCs w:val="24"/>
          <w:lang w:val="id-ID"/>
        </w:rPr>
        <w:t>.</w:t>
      </w:r>
    </w:p>
    <w:p w14:paraId="100BC337" w14:textId="77777777" w:rsidR="00956E6C" w:rsidRPr="00156C47" w:rsidRDefault="00956E6C" w:rsidP="00275069">
      <w:pPr>
        <w:spacing w:line="360" w:lineRule="auto"/>
        <w:jc w:val="center"/>
        <w:rPr>
          <w:rFonts w:ascii="Times New Roman" w:hAnsi="Times New Roman" w:cs="Times New Roman"/>
          <w:b/>
          <w:bCs/>
          <w:sz w:val="24"/>
          <w:szCs w:val="22"/>
          <w:lang w:val="id-ID"/>
        </w:rPr>
      </w:pPr>
    </w:p>
    <w:p w14:paraId="54EC2891" w14:textId="77777777" w:rsidR="00956E6C" w:rsidRPr="00156C47" w:rsidRDefault="00956E6C" w:rsidP="00275069">
      <w:pPr>
        <w:spacing w:line="360" w:lineRule="auto"/>
        <w:jc w:val="center"/>
        <w:rPr>
          <w:rFonts w:ascii="Times New Roman" w:hAnsi="Times New Roman" w:cs="Times New Roman"/>
          <w:b/>
          <w:bCs/>
          <w:sz w:val="24"/>
          <w:szCs w:val="22"/>
          <w:lang w:val="id-ID"/>
        </w:rPr>
      </w:pPr>
    </w:p>
    <w:p w14:paraId="7EFF0124" w14:textId="77777777" w:rsidR="00847E25" w:rsidRPr="00156C47" w:rsidRDefault="00847E25" w:rsidP="00275069">
      <w:pPr>
        <w:spacing w:line="360" w:lineRule="auto"/>
        <w:jc w:val="center"/>
        <w:rPr>
          <w:rFonts w:ascii="Times New Roman" w:hAnsi="Times New Roman" w:cs="Times New Roman"/>
          <w:b/>
          <w:bCs/>
          <w:sz w:val="24"/>
          <w:szCs w:val="22"/>
          <w:lang w:val="id-ID"/>
        </w:rPr>
      </w:pPr>
    </w:p>
    <w:p w14:paraId="631848BA" w14:textId="77777777" w:rsidR="00847E25" w:rsidRPr="00156C47" w:rsidRDefault="00847E25" w:rsidP="00275069">
      <w:pPr>
        <w:spacing w:line="360" w:lineRule="auto"/>
        <w:jc w:val="center"/>
        <w:rPr>
          <w:rFonts w:ascii="Times New Roman" w:hAnsi="Times New Roman" w:cs="Times New Roman"/>
          <w:b/>
          <w:bCs/>
          <w:sz w:val="24"/>
          <w:szCs w:val="22"/>
          <w:lang w:val="id-ID"/>
        </w:rPr>
      </w:pPr>
    </w:p>
    <w:p w14:paraId="7CEBAD62" w14:textId="77777777" w:rsidR="00847E25" w:rsidRPr="00156C47" w:rsidRDefault="00847E25" w:rsidP="00275069">
      <w:pPr>
        <w:spacing w:line="360" w:lineRule="auto"/>
        <w:jc w:val="center"/>
        <w:rPr>
          <w:rFonts w:ascii="Times New Roman" w:hAnsi="Times New Roman" w:cs="Times New Roman"/>
          <w:b/>
          <w:bCs/>
          <w:sz w:val="24"/>
          <w:szCs w:val="22"/>
          <w:lang w:val="id-ID"/>
        </w:rPr>
      </w:pPr>
    </w:p>
    <w:p w14:paraId="36C17AF7" w14:textId="77777777" w:rsidR="00847E25" w:rsidRPr="00156C47" w:rsidRDefault="00847E25" w:rsidP="00275069">
      <w:pPr>
        <w:spacing w:line="360" w:lineRule="auto"/>
        <w:jc w:val="center"/>
        <w:rPr>
          <w:rFonts w:ascii="Times New Roman" w:hAnsi="Times New Roman" w:cs="Times New Roman"/>
          <w:b/>
          <w:bCs/>
          <w:sz w:val="24"/>
          <w:szCs w:val="22"/>
          <w:lang w:val="id-ID"/>
        </w:rPr>
      </w:pPr>
    </w:p>
    <w:p w14:paraId="3E36C3A4" w14:textId="77777777" w:rsidR="00847E25" w:rsidRPr="00156C47" w:rsidRDefault="00847E25" w:rsidP="00275069">
      <w:pPr>
        <w:spacing w:line="360" w:lineRule="auto"/>
        <w:jc w:val="center"/>
        <w:rPr>
          <w:rFonts w:ascii="Times New Roman" w:hAnsi="Times New Roman" w:cs="Times New Roman"/>
          <w:b/>
          <w:bCs/>
          <w:sz w:val="24"/>
          <w:szCs w:val="22"/>
          <w:lang w:val="id-ID"/>
        </w:rPr>
      </w:pPr>
    </w:p>
    <w:p w14:paraId="4B663CB2" w14:textId="77777777" w:rsidR="00847E25" w:rsidRPr="00156C47" w:rsidRDefault="00847E25" w:rsidP="00275069">
      <w:pPr>
        <w:spacing w:line="360" w:lineRule="auto"/>
        <w:jc w:val="center"/>
        <w:rPr>
          <w:rFonts w:ascii="Times New Roman" w:hAnsi="Times New Roman" w:cs="Times New Roman"/>
          <w:b/>
          <w:bCs/>
          <w:sz w:val="24"/>
          <w:szCs w:val="22"/>
          <w:lang w:val="id-ID"/>
        </w:rPr>
      </w:pPr>
    </w:p>
    <w:p w14:paraId="48E265AC" w14:textId="77777777" w:rsidR="00847E25" w:rsidRPr="00156C47" w:rsidRDefault="00847E25" w:rsidP="00275069">
      <w:pPr>
        <w:spacing w:line="360" w:lineRule="auto"/>
        <w:jc w:val="center"/>
        <w:rPr>
          <w:rFonts w:ascii="Times New Roman" w:hAnsi="Times New Roman" w:cs="Times New Roman"/>
          <w:b/>
          <w:bCs/>
          <w:sz w:val="24"/>
          <w:szCs w:val="22"/>
          <w:lang w:val="id-ID"/>
        </w:rPr>
      </w:pPr>
    </w:p>
    <w:p w14:paraId="6CFFF126" w14:textId="77777777" w:rsidR="00847E25" w:rsidRPr="00156C47" w:rsidRDefault="00847E25" w:rsidP="00275069">
      <w:pPr>
        <w:spacing w:line="360" w:lineRule="auto"/>
        <w:jc w:val="center"/>
        <w:rPr>
          <w:rFonts w:ascii="Times New Roman" w:hAnsi="Times New Roman" w:cs="Times New Roman"/>
          <w:b/>
          <w:bCs/>
          <w:sz w:val="24"/>
          <w:szCs w:val="22"/>
          <w:lang w:val="id-ID"/>
        </w:rPr>
      </w:pPr>
    </w:p>
    <w:p w14:paraId="3457B1CD" w14:textId="77777777" w:rsidR="00847E25" w:rsidRPr="00156C47" w:rsidRDefault="00847E25" w:rsidP="001E350E">
      <w:pPr>
        <w:spacing w:line="360" w:lineRule="auto"/>
        <w:rPr>
          <w:rFonts w:ascii="Times New Roman" w:hAnsi="Times New Roman" w:cs="Times New Roman"/>
          <w:b/>
          <w:bCs/>
          <w:sz w:val="24"/>
          <w:szCs w:val="22"/>
          <w:lang w:val="id-ID"/>
        </w:rPr>
      </w:pPr>
    </w:p>
    <w:p w14:paraId="56483B6F" w14:textId="77777777" w:rsidR="00847E25" w:rsidRPr="00156C47" w:rsidRDefault="00847E25" w:rsidP="00275069">
      <w:pPr>
        <w:spacing w:line="360" w:lineRule="auto"/>
        <w:jc w:val="center"/>
        <w:rPr>
          <w:rFonts w:ascii="Times New Roman" w:hAnsi="Times New Roman" w:cs="Times New Roman"/>
          <w:b/>
          <w:bCs/>
          <w:sz w:val="24"/>
          <w:szCs w:val="22"/>
          <w:lang w:val="id-ID"/>
        </w:rPr>
      </w:pPr>
    </w:p>
    <w:p w14:paraId="43449A04" w14:textId="7445ED80" w:rsidR="003F1BD1" w:rsidRPr="00156C47" w:rsidRDefault="00242008" w:rsidP="00275069">
      <w:pPr>
        <w:spacing w:line="360" w:lineRule="auto"/>
        <w:jc w:val="center"/>
        <w:rPr>
          <w:rFonts w:ascii="Times New Roman" w:hAnsi="Times New Roman" w:cs="Times New Roman"/>
          <w:b/>
          <w:bCs/>
          <w:sz w:val="24"/>
          <w:szCs w:val="22"/>
        </w:rPr>
      </w:pPr>
      <w:r w:rsidRPr="00156C47">
        <w:rPr>
          <w:rFonts w:ascii="Times New Roman" w:hAnsi="Times New Roman" w:cs="Times New Roman"/>
          <w:b/>
          <w:bCs/>
          <w:sz w:val="24"/>
          <w:szCs w:val="22"/>
        </w:rPr>
        <w:t>DAFTAR PUSTAKA</w:t>
      </w:r>
    </w:p>
    <w:p w14:paraId="15C50F8D" w14:textId="77777777" w:rsidR="00DB2514" w:rsidRPr="00156C47" w:rsidRDefault="00DB2514" w:rsidP="00275069">
      <w:pPr>
        <w:spacing w:line="360" w:lineRule="auto"/>
        <w:ind w:left="360"/>
        <w:rPr>
          <w:rFonts w:ascii="Times New Roman" w:hAnsi="Times New Roman" w:cs="Times New Roman"/>
        </w:rPr>
      </w:pPr>
      <w:r w:rsidRPr="00156C47">
        <w:rPr>
          <w:rFonts w:ascii="Times New Roman" w:hAnsi="Times New Roman" w:cs="Times New Roman"/>
        </w:rPr>
        <w:t xml:space="preserve">[1] M.I.M. al-Qudhat, </w:t>
      </w:r>
      <w:r w:rsidRPr="00156C47">
        <w:rPr>
          <w:rFonts w:ascii="Times New Roman" w:hAnsi="Times New Roman" w:cs="Times New Roman"/>
          <w:i/>
          <w:iCs/>
        </w:rPr>
        <w:t>Panduan Lengkap Ilmu Tajwid untuk Segala Tingkatan</w:t>
      </w:r>
      <w:r w:rsidRPr="00156C47">
        <w:rPr>
          <w:rFonts w:ascii="Times New Roman" w:hAnsi="Times New Roman" w:cs="Times New Roman"/>
        </w:rPr>
        <w:t>, Turos Pustaka, 2015</w:t>
      </w:r>
    </w:p>
    <w:p w14:paraId="43F259D5" w14:textId="77777777" w:rsidR="00DB2514" w:rsidRPr="00156C47" w:rsidRDefault="00DB2514" w:rsidP="00275069">
      <w:pPr>
        <w:spacing w:line="360" w:lineRule="auto"/>
        <w:ind w:left="360"/>
        <w:rPr>
          <w:rFonts w:ascii="Times New Roman" w:hAnsi="Times New Roman" w:cs="Times New Roman"/>
        </w:rPr>
      </w:pPr>
      <w:r w:rsidRPr="00156C47">
        <w:rPr>
          <w:rFonts w:ascii="Times New Roman" w:hAnsi="Times New Roman" w:cs="Times New Roman"/>
        </w:rPr>
        <w:t xml:space="preserve">[2] Marzuki, </w:t>
      </w:r>
      <w:r w:rsidRPr="00156C47">
        <w:rPr>
          <w:rFonts w:ascii="Times New Roman" w:hAnsi="Times New Roman" w:cs="Times New Roman"/>
          <w:i/>
          <w:iCs/>
        </w:rPr>
        <w:t xml:space="preserve">Dasar-dasar Ilmu Tajwid, </w:t>
      </w:r>
      <w:r w:rsidRPr="00156C47">
        <w:rPr>
          <w:rFonts w:ascii="Times New Roman" w:hAnsi="Times New Roman" w:cs="Times New Roman"/>
        </w:rPr>
        <w:t>Diva Press, 2020</w:t>
      </w:r>
    </w:p>
    <w:p w14:paraId="436D1067" w14:textId="77777777" w:rsidR="00DB2514" w:rsidRPr="00156C47" w:rsidRDefault="00DB2514" w:rsidP="00275069">
      <w:pPr>
        <w:spacing w:line="360" w:lineRule="auto"/>
        <w:ind w:left="360"/>
        <w:rPr>
          <w:rFonts w:ascii="Times New Roman" w:hAnsi="Times New Roman" w:cs="Times New Roman"/>
        </w:rPr>
      </w:pPr>
      <w:r w:rsidRPr="00156C47">
        <w:rPr>
          <w:rFonts w:ascii="Times New Roman" w:hAnsi="Times New Roman" w:cs="Times New Roman"/>
        </w:rPr>
        <w:t xml:space="preserve">[3] Viska Mutiawani, </w:t>
      </w:r>
      <w:r w:rsidRPr="00156C47">
        <w:rPr>
          <w:rFonts w:ascii="Times New Roman" w:hAnsi="Times New Roman" w:cs="Times New Roman"/>
          <w:i/>
          <w:iCs/>
        </w:rPr>
        <w:t>“KepoTajwid: Aplikasi Pembelajaran Ilmu Tajwid Berbasis Web Interaktif”</w:t>
      </w:r>
      <w:r w:rsidRPr="00156C47">
        <w:rPr>
          <w:rFonts w:ascii="Times New Roman" w:hAnsi="Times New Roman" w:cs="Times New Roman"/>
        </w:rPr>
        <w:t xml:space="preserve">, </w:t>
      </w:r>
    </w:p>
    <w:p w14:paraId="4A1B18F5" w14:textId="77777777" w:rsidR="00DB2514" w:rsidRPr="00156C47" w:rsidRDefault="00DB2514" w:rsidP="00275069">
      <w:pPr>
        <w:spacing w:line="360" w:lineRule="auto"/>
        <w:ind w:left="360" w:firstLine="360"/>
        <w:rPr>
          <w:rFonts w:ascii="Times New Roman" w:hAnsi="Times New Roman" w:cs="Times New Roman"/>
        </w:rPr>
      </w:pPr>
      <w:r w:rsidRPr="00156C47">
        <w:rPr>
          <w:rFonts w:ascii="Times New Roman" w:hAnsi="Times New Roman" w:cs="Times New Roman"/>
        </w:rPr>
        <w:t>Indoesian J. of Applied Informatics, Vol.2 No.2 , pp. 77-88, 2018</w:t>
      </w:r>
    </w:p>
    <w:p w14:paraId="0C994B2B" w14:textId="77777777" w:rsidR="00DB2514" w:rsidRPr="00156C47" w:rsidRDefault="00DB2514" w:rsidP="00275069">
      <w:pPr>
        <w:spacing w:line="360" w:lineRule="auto"/>
        <w:ind w:left="360"/>
        <w:rPr>
          <w:rFonts w:ascii="Times New Roman" w:hAnsi="Times New Roman" w:cs="Times New Roman"/>
        </w:rPr>
      </w:pPr>
      <w:r w:rsidRPr="00156C47">
        <w:rPr>
          <w:rFonts w:ascii="Times New Roman" w:hAnsi="Times New Roman" w:cs="Times New Roman"/>
        </w:rPr>
        <w:t>[4] D. Suryani, M. Irfan, W. Uriawan, and W. Budiawan, “Implementasi Algoritma Divide and</w:t>
      </w:r>
    </w:p>
    <w:p w14:paraId="6FE57421" w14:textId="77777777" w:rsidR="00DB2514" w:rsidRPr="00156C47" w:rsidRDefault="00DB2514" w:rsidP="00275069">
      <w:pPr>
        <w:spacing w:line="360" w:lineRule="auto"/>
        <w:ind w:firstLine="720"/>
        <w:rPr>
          <w:rFonts w:ascii="Times New Roman" w:hAnsi="Times New Roman" w:cs="Times New Roman"/>
        </w:rPr>
      </w:pPr>
      <w:r w:rsidRPr="00156C47">
        <w:rPr>
          <w:rFonts w:ascii="Times New Roman" w:hAnsi="Times New Roman" w:cs="Times New Roman"/>
        </w:rPr>
        <w:t>Conquer Pada Aplikasi Belajar Ilmu Tajwid”, J.Online Inform., vol.1 no.1, pp. 13-19, 2016.</w:t>
      </w:r>
    </w:p>
    <w:p w14:paraId="50A50914" w14:textId="77777777" w:rsidR="00DB2514" w:rsidRPr="00156C47" w:rsidRDefault="00DB2514" w:rsidP="00275069">
      <w:pPr>
        <w:widowControl w:val="0"/>
        <w:autoSpaceDE w:val="0"/>
        <w:autoSpaceDN w:val="0"/>
        <w:adjustRightInd w:val="0"/>
        <w:spacing w:line="360" w:lineRule="auto"/>
        <w:ind w:left="480" w:hanging="120"/>
        <w:rPr>
          <w:rFonts w:ascii="Times New Roman" w:hAnsi="Times New Roman" w:cs="Times New Roman"/>
        </w:rPr>
      </w:pPr>
      <w:r w:rsidRPr="00156C47">
        <w:rPr>
          <w:rFonts w:ascii="Times New Roman" w:hAnsi="Times New Roman" w:cs="Times New Roman"/>
        </w:rPr>
        <w:t xml:space="preserve">[5] </w:t>
      </w:r>
      <w:r w:rsidRPr="00156C47">
        <w:rPr>
          <w:rFonts w:ascii="Times New Roman" w:hAnsi="Times New Roman" w:cs="Times New Roman"/>
        </w:rPr>
        <w:fldChar w:fldCharType="begin" w:fldLock="1"/>
      </w:r>
      <w:r w:rsidRPr="00156C47">
        <w:rPr>
          <w:rFonts w:ascii="Times New Roman" w:hAnsi="Times New Roman" w:cs="Times New Roman"/>
        </w:rPr>
        <w:instrText xml:space="preserve">ADDIN Mendeley Bibliography CSL_BIBLIOGRAPHY </w:instrText>
      </w:r>
      <w:r w:rsidRPr="00156C47">
        <w:rPr>
          <w:rFonts w:ascii="Times New Roman" w:hAnsi="Times New Roman" w:cs="Times New Roman"/>
        </w:rPr>
        <w:fldChar w:fldCharType="separate"/>
      </w:r>
      <w:r w:rsidRPr="00156C47">
        <w:rPr>
          <w:rFonts w:ascii="Times New Roman" w:hAnsi="Times New Roman" w:cs="Times New Roman"/>
          <w:noProof/>
          <w:szCs w:val="24"/>
        </w:rPr>
        <w:t xml:space="preserve">Vadlay Maarif, Hidayat Muhammad Nur, Wati Rahayu. “Aplikasi Pembelajaran Ilmu   Tajwid Berbasis Android.” </w:t>
      </w:r>
      <w:r w:rsidRPr="00156C47">
        <w:rPr>
          <w:rFonts w:ascii="Times New Roman" w:hAnsi="Times New Roman" w:cs="Times New Roman"/>
          <w:i/>
          <w:iCs/>
          <w:noProof/>
          <w:szCs w:val="24"/>
        </w:rPr>
        <w:t>Evolusi : Jurnal Sains Dan Manajemen</w:t>
      </w:r>
      <w:r w:rsidRPr="00156C47">
        <w:rPr>
          <w:rFonts w:ascii="Times New Roman" w:hAnsi="Times New Roman" w:cs="Times New Roman"/>
          <w:noProof/>
          <w:szCs w:val="24"/>
        </w:rPr>
        <w:t xml:space="preserve"> 6(1):91–100. 2018.</w:t>
      </w:r>
      <w:r w:rsidRPr="00156C47">
        <w:rPr>
          <w:rFonts w:ascii="Times New Roman" w:hAnsi="Times New Roman" w:cs="Times New Roman"/>
        </w:rPr>
        <w:fldChar w:fldCharType="end"/>
      </w:r>
    </w:p>
    <w:p w14:paraId="665A1E1A" w14:textId="77777777" w:rsidR="00DB2514" w:rsidRPr="00156C47" w:rsidRDefault="00DB2514" w:rsidP="00275069">
      <w:pPr>
        <w:spacing w:line="360" w:lineRule="auto"/>
        <w:ind w:left="360"/>
        <w:rPr>
          <w:rFonts w:ascii="Times New Roman" w:hAnsi="Times New Roman" w:cs="Times New Roman"/>
        </w:rPr>
      </w:pPr>
      <w:r w:rsidRPr="00156C47">
        <w:rPr>
          <w:rFonts w:ascii="Times New Roman" w:hAnsi="Times New Roman" w:cs="Times New Roman"/>
        </w:rPr>
        <w:t>[6] O.Lawanto, Pembelajaran Berbasis Web sebagai Metoda Komplemen Kegiatan Pendidikan dan Pelatihan , vol. 9. 2001</w:t>
      </w:r>
    </w:p>
    <w:p w14:paraId="2A41C37B" w14:textId="77777777" w:rsidR="00DB2514" w:rsidRPr="00156C47" w:rsidRDefault="00DB2514" w:rsidP="00275069">
      <w:pPr>
        <w:spacing w:line="360" w:lineRule="auto"/>
        <w:ind w:left="360"/>
        <w:rPr>
          <w:rFonts w:ascii="Times New Roman" w:hAnsi="Times New Roman" w:cs="Times New Roman"/>
        </w:rPr>
      </w:pPr>
      <w:r w:rsidRPr="00156C47">
        <w:rPr>
          <w:rFonts w:ascii="Times New Roman" w:hAnsi="Times New Roman" w:cs="Times New Roman"/>
        </w:rPr>
        <w:lastRenderedPageBreak/>
        <w:t>[7] Luthfi, Farizan, Penggunaan Framework Laravel dalam Rancang Bangun Modul Back-End Artikel Website Bisnisbisnis.ID, JISKA (Jurnal Informatika Sunan Kalijaga) 34-41, Vol.2, 2017</w:t>
      </w:r>
    </w:p>
    <w:p w14:paraId="37F51F13" w14:textId="77777777" w:rsidR="00DB2514" w:rsidRPr="00156C47" w:rsidRDefault="00DB2514" w:rsidP="00275069">
      <w:pPr>
        <w:spacing w:line="360" w:lineRule="auto"/>
        <w:ind w:left="360"/>
        <w:rPr>
          <w:rFonts w:ascii="Times New Roman" w:hAnsi="Times New Roman" w:cs="Times New Roman"/>
        </w:rPr>
      </w:pPr>
      <w:r w:rsidRPr="00156C47">
        <w:rPr>
          <w:rFonts w:ascii="Times New Roman" w:hAnsi="Times New Roman" w:cs="Times New Roman"/>
        </w:rPr>
        <w:t>[8] Naista, D. (2016). Bikin Framework PHP Sendiri dengan Teknik OOP dan MVC. Jakarta: Lokomedia.</w:t>
      </w:r>
    </w:p>
    <w:p w14:paraId="51B5EA20" w14:textId="77777777" w:rsidR="00DB2514" w:rsidRPr="00156C47" w:rsidRDefault="00DB2514" w:rsidP="00275069">
      <w:pPr>
        <w:spacing w:line="360" w:lineRule="auto"/>
        <w:ind w:left="360"/>
        <w:rPr>
          <w:rFonts w:ascii="Times New Roman" w:hAnsi="Times New Roman" w:cs="Times New Roman"/>
        </w:rPr>
      </w:pPr>
      <w:r w:rsidRPr="00156C47">
        <w:rPr>
          <w:rFonts w:ascii="Times New Roman" w:hAnsi="Times New Roman" w:cs="Times New Roman"/>
        </w:rPr>
        <w:t>[9] Kurniadi, D., &amp; Mulyani, A. (2016). Implementasi Pengembangan Student Information Terminal</w:t>
      </w:r>
    </w:p>
    <w:p w14:paraId="4AE3BFBE" w14:textId="77777777" w:rsidR="00DB2514" w:rsidRPr="00156C47" w:rsidRDefault="00DB2514" w:rsidP="00275069">
      <w:pPr>
        <w:spacing w:line="360" w:lineRule="auto"/>
        <w:ind w:left="360"/>
        <w:rPr>
          <w:rFonts w:ascii="Times New Roman" w:hAnsi="Times New Roman" w:cs="Times New Roman"/>
        </w:rPr>
      </w:pPr>
      <w:r w:rsidRPr="00156C47">
        <w:rPr>
          <w:rFonts w:ascii="Times New Roman" w:hAnsi="Times New Roman" w:cs="Times New Roman"/>
        </w:rPr>
        <w:t>(S-IT) untuk Pelayanan Akademik Mahasiswa. Jurnal Algoritma, XIII(1), 437-442.</w:t>
      </w:r>
    </w:p>
    <w:p w14:paraId="1E3FA801" w14:textId="77777777" w:rsidR="00DB2514" w:rsidRPr="00156C47" w:rsidRDefault="00DB2514" w:rsidP="00275069">
      <w:pPr>
        <w:spacing w:line="360" w:lineRule="auto"/>
        <w:ind w:left="360"/>
        <w:rPr>
          <w:rFonts w:ascii="Times New Roman" w:hAnsi="Times New Roman" w:cs="Times New Roman"/>
        </w:rPr>
      </w:pPr>
      <w:r w:rsidRPr="00156C47">
        <w:rPr>
          <w:rFonts w:ascii="Times New Roman" w:hAnsi="Times New Roman" w:cs="Times New Roman"/>
        </w:rPr>
        <w:t>[10] Daud, N., Bakar, A., &amp; Rusli, H. (2010). Implementing Rapid Application Development (RAD) Methodology in Developing Practical Training Application System. International Symposium on Information Technology (pp. 1664-1667).</w:t>
      </w:r>
    </w:p>
    <w:p w14:paraId="0B1CE8E3" w14:textId="77777777" w:rsidR="00DB2514" w:rsidRPr="00156C47" w:rsidRDefault="00DB2514" w:rsidP="00275069">
      <w:pPr>
        <w:spacing w:line="360" w:lineRule="auto"/>
        <w:ind w:left="360"/>
        <w:rPr>
          <w:rFonts w:ascii="Times New Roman" w:hAnsi="Times New Roman" w:cs="Times New Roman"/>
        </w:rPr>
      </w:pPr>
      <w:r w:rsidRPr="00156C47">
        <w:rPr>
          <w:rFonts w:ascii="Times New Roman" w:hAnsi="Times New Roman" w:cs="Times New Roman"/>
        </w:rPr>
        <w:t>[11] Kosasi, S., &amp; Yuliani, I. D. (2015). Penerapan Rapid Application Development pada Sistem Penjualan Sepeda Online. SIMETRIS, 27-36.</w:t>
      </w:r>
    </w:p>
    <w:p w14:paraId="6F1EFA9E" w14:textId="77777777" w:rsidR="00DB2514" w:rsidRPr="00156C47" w:rsidRDefault="00DB2514" w:rsidP="00275069">
      <w:pPr>
        <w:spacing w:line="360" w:lineRule="auto"/>
        <w:ind w:left="360"/>
        <w:rPr>
          <w:rFonts w:ascii="Times New Roman" w:hAnsi="Times New Roman" w:cs="Times New Roman"/>
        </w:rPr>
      </w:pPr>
      <w:r w:rsidRPr="00156C47">
        <w:rPr>
          <w:rFonts w:ascii="Times New Roman" w:hAnsi="Times New Roman" w:cs="Times New Roman"/>
        </w:rPr>
        <w:t>[12] Andriani, Anik, Qurniati, Est. (2018), Sistem Informasi Penjualan Pada Toko Online Dengan Metode Rapid Application Development (RAD), Journal Speed – Sentra Penelitian Engineering dan Edukasi, 49-54, Vol. 10.</w:t>
      </w:r>
    </w:p>
    <w:p w14:paraId="12817B68" w14:textId="77777777" w:rsidR="00DB2514" w:rsidRPr="00156C47" w:rsidRDefault="00DB2514" w:rsidP="00275069">
      <w:pPr>
        <w:spacing w:line="360" w:lineRule="auto"/>
        <w:ind w:left="360"/>
        <w:rPr>
          <w:rFonts w:ascii="Times New Roman" w:hAnsi="Times New Roman" w:cs="Times New Roman"/>
        </w:rPr>
      </w:pPr>
      <w:r w:rsidRPr="00156C47">
        <w:rPr>
          <w:rFonts w:ascii="Times New Roman" w:hAnsi="Times New Roman" w:cs="Times New Roman"/>
        </w:rPr>
        <w:t>[13] Ferdinandus, Sandy. Perancangan Aplikasi Surat Masuk Dan Surat Keluar Pada PT. PLN (Persero) Wilayah Suluttenggo. 2015.</w:t>
      </w:r>
    </w:p>
    <w:p w14:paraId="0C680FF0" w14:textId="77777777" w:rsidR="00DB2514" w:rsidRPr="00156C47" w:rsidRDefault="00DB2514" w:rsidP="00275069">
      <w:pPr>
        <w:spacing w:line="360" w:lineRule="auto"/>
        <w:ind w:left="360"/>
        <w:rPr>
          <w:rFonts w:ascii="Times New Roman" w:hAnsi="Times New Roman" w:cs="Times New Roman"/>
        </w:rPr>
      </w:pPr>
      <w:r w:rsidRPr="00156C47">
        <w:rPr>
          <w:rFonts w:ascii="Times New Roman" w:hAnsi="Times New Roman" w:cs="Times New Roman"/>
        </w:rPr>
        <w:t>[14] Syaban, Rizki Maulana Syaban, H.Bunyamin. “Pengembangan sistem informasi pengelolaan surat masuk dan keluar berbasis web di dinas sosial tenaga kerja dan transmigrasi kabupaten garut menggunakan framework php”. 2015.</w:t>
      </w:r>
    </w:p>
    <w:p w14:paraId="0F3824C9" w14:textId="77777777" w:rsidR="00DB2514" w:rsidRPr="00156C47" w:rsidRDefault="00DB2514" w:rsidP="00275069">
      <w:pPr>
        <w:spacing w:line="360" w:lineRule="auto"/>
        <w:ind w:left="360"/>
        <w:rPr>
          <w:rFonts w:ascii="Times New Roman" w:hAnsi="Times New Roman" w:cs="Times New Roman"/>
        </w:rPr>
      </w:pPr>
      <w:r w:rsidRPr="00156C47">
        <w:rPr>
          <w:rFonts w:ascii="Times New Roman" w:hAnsi="Times New Roman" w:cs="Times New Roman"/>
        </w:rPr>
        <w:t>[15] Supardi, Julian. Materi Kuliah Black-Box Testing. 2017.</w:t>
      </w:r>
    </w:p>
    <w:p w14:paraId="38E9BE92" w14:textId="77777777" w:rsidR="00883E75" w:rsidRPr="00156C47" w:rsidRDefault="00883E75" w:rsidP="00275069">
      <w:pPr>
        <w:spacing w:line="360" w:lineRule="auto"/>
        <w:rPr>
          <w:rFonts w:ascii="Times New Roman" w:hAnsi="Times New Roman" w:cs="Times New Roman"/>
          <w:b/>
          <w:bCs/>
          <w:sz w:val="24"/>
          <w:szCs w:val="22"/>
        </w:rPr>
      </w:pPr>
    </w:p>
    <w:sectPr w:rsidR="00883E75" w:rsidRPr="00156C47" w:rsidSect="00737469">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Roman">
    <w:altName w:val="Times New Roman"/>
    <w:panose1 w:val="00000000000000000000"/>
    <w:charset w:val="00"/>
    <w:family w:val="roman"/>
    <w:notTrueType/>
    <w:pitch w:val="default"/>
  </w:font>
  <w:font w:name="Times#20New#20Roman_00">
    <w:altName w:val="Times New Roman"/>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C1503"/>
    <w:multiLevelType w:val="hybridMultilevel"/>
    <w:tmpl w:val="44E45A46"/>
    <w:lvl w:ilvl="0" w:tplc="6B007C2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302EE9"/>
    <w:multiLevelType w:val="multilevel"/>
    <w:tmpl w:val="9F32AC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B4C4EE4"/>
    <w:multiLevelType w:val="multilevel"/>
    <w:tmpl w:val="F30A46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F1B5123"/>
    <w:multiLevelType w:val="hybridMultilevel"/>
    <w:tmpl w:val="823837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656E70"/>
    <w:multiLevelType w:val="hybridMultilevel"/>
    <w:tmpl w:val="33DCD2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C0592E"/>
    <w:multiLevelType w:val="multilevel"/>
    <w:tmpl w:val="FA7C1D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9042E40"/>
    <w:multiLevelType w:val="multilevel"/>
    <w:tmpl w:val="A474A702"/>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1800" w:hanging="1440"/>
      </w:pPr>
      <w:rPr>
        <w:rFonts w:hint="default"/>
        <w:i w:val="0"/>
      </w:rPr>
    </w:lvl>
  </w:abstractNum>
  <w:abstractNum w:abstractNumId="7" w15:restartNumberingAfterBreak="0">
    <w:nsid w:val="76D21F15"/>
    <w:multiLevelType w:val="hybridMultilevel"/>
    <w:tmpl w:val="E916A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3164388">
    <w:abstractNumId w:val="2"/>
  </w:num>
  <w:num w:numId="2" w16cid:durableId="244732673">
    <w:abstractNumId w:val="4"/>
  </w:num>
  <w:num w:numId="3" w16cid:durableId="55933985">
    <w:abstractNumId w:val="3"/>
  </w:num>
  <w:num w:numId="4" w16cid:durableId="538593142">
    <w:abstractNumId w:val="0"/>
  </w:num>
  <w:num w:numId="5" w16cid:durableId="1130241991">
    <w:abstractNumId w:val="1"/>
  </w:num>
  <w:num w:numId="6" w16cid:durableId="1476677170">
    <w:abstractNumId w:val="6"/>
  </w:num>
  <w:num w:numId="7" w16cid:durableId="1937975000">
    <w:abstractNumId w:val="7"/>
  </w:num>
  <w:num w:numId="8" w16cid:durableId="144777177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3BD6"/>
    <w:rsid w:val="00003CFA"/>
    <w:rsid w:val="00012039"/>
    <w:rsid w:val="00017291"/>
    <w:rsid w:val="00020B1C"/>
    <w:rsid w:val="000220CA"/>
    <w:rsid w:val="000257FA"/>
    <w:rsid w:val="00042573"/>
    <w:rsid w:val="0004571A"/>
    <w:rsid w:val="00046F42"/>
    <w:rsid w:val="00051545"/>
    <w:rsid w:val="00053DD8"/>
    <w:rsid w:val="000549BA"/>
    <w:rsid w:val="00060C83"/>
    <w:rsid w:val="00060D56"/>
    <w:rsid w:val="0006113D"/>
    <w:rsid w:val="0006165E"/>
    <w:rsid w:val="0007645B"/>
    <w:rsid w:val="00082F9F"/>
    <w:rsid w:val="00084497"/>
    <w:rsid w:val="0009091D"/>
    <w:rsid w:val="000919A1"/>
    <w:rsid w:val="000A7ACD"/>
    <w:rsid w:val="000B48D2"/>
    <w:rsid w:val="000B7388"/>
    <w:rsid w:val="000B73C2"/>
    <w:rsid w:val="000D34FD"/>
    <w:rsid w:val="000D5FD7"/>
    <w:rsid w:val="000D6689"/>
    <w:rsid w:val="000E64E2"/>
    <w:rsid w:val="00104A5F"/>
    <w:rsid w:val="00111C78"/>
    <w:rsid w:val="00117ACD"/>
    <w:rsid w:val="00120C66"/>
    <w:rsid w:val="00126EFE"/>
    <w:rsid w:val="00127AC3"/>
    <w:rsid w:val="00140896"/>
    <w:rsid w:val="001414D1"/>
    <w:rsid w:val="0014345F"/>
    <w:rsid w:val="001439D4"/>
    <w:rsid w:val="00145A34"/>
    <w:rsid w:val="001474B1"/>
    <w:rsid w:val="001510A3"/>
    <w:rsid w:val="00153326"/>
    <w:rsid w:val="00156C47"/>
    <w:rsid w:val="001600B6"/>
    <w:rsid w:val="00161C2F"/>
    <w:rsid w:val="001840FA"/>
    <w:rsid w:val="00184D79"/>
    <w:rsid w:val="00185191"/>
    <w:rsid w:val="001902F0"/>
    <w:rsid w:val="00191635"/>
    <w:rsid w:val="001A5A17"/>
    <w:rsid w:val="001A71B2"/>
    <w:rsid w:val="001B03BB"/>
    <w:rsid w:val="001B52E2"/>
    <w:rsid w:val="001C700D"/>
    <w:rsid w:val="001D39CC"/>
    <w:rsid w:val="001D4189"/>
    <w:rsid w:val="001E2204"/>
    <w:rsid w:val="001E2F58"/>
    <w:rsid w:val="001E350E"/>
    <w:rsid w:val="001F5D43"/>
    <w:rsid w:val="001F6678"/>
    <w:rsid w:val="002012D2"/>
    <w:rsid w:val="00206372"/>
    <w:rsid w:val="00212842"/>
    <w:rsid w:val="0022036F"/>
    <w:rsid w:val="00220B45"/>
    <w:rsid w:val="00222527"/>
    <w:rsid w:val="00222B50"/>
    <w:rsid w:val="00224E2E"/>
    <w:rsid w:val="00236A84"/>
    <w:rsid w:val="00236C1F"/>
    <w:rsid w:val="00241491"/>
    <w:rsid w:val="00242008"/>
    <w:rsid w:val="0024205A"/>
    <w:rsid w:val="002451EB"/>
    <w:rsid w:val="0025720E"/>
    <w:rsid w:val="00257262"/>
    <w:rsid w:val="0026384C"/>
    <w:rsid w:val="002645FE"/>
    <w:rsid w:val="00266CED"/>
    <w:rsid w:val="0027001B"/>
    <w:rsid w:val="002701F2"/>
    <w:rsid w:val="0027082B"/>
    <w:rsid w:val="00274DC0"/>
    <w:rsid w:val="00274FC4"/>
    <w:rsid w:val="00275069"/>
    <w:rsid w:val="00280C31"/>
    <w:rsid w:val="00282DA1"/>
    <w:rsid w:val="00283A80"/>
    <w:rsid w:val="00294F0A"/>
    <w:rsid w:val="002B14CA"/>
    <w:rsid w:val="002B1D32"/>
    <w:rsid w:val="002B2C7D"/>
    <w:rsid w:val="002B370C"/>
    <w:rsid w:val="002C2118"/>
    <w:rsid w:val="002D2594"/>
    <w:rsid w:val="002E08D3"/>
    <w:rsid w:val="002E25CA"/>
    <w:rsid w:val="002E569A"/>
    <w:rsid w:val="002F27C6"/>
    <w:rsid w:val="00312C80"/>
    <w:rsid w:val="00323600"/>
    <w:rsid w:val="00331DFB"/>
    <w:rsid w:val="003359AF"/>
    <w:rsid w:val="003537FB"/>
    <w:rsid w:val="003608F4"/>
    <w:rsid w:val="003614F7"/>
    <w:rsid w:val="00370BB9"/>
    <w:rsid w:val="003850F0"/>
    <w:rsid w:val="00386EDD"/>
    <w:rsid w:val="00397248"/>
    <w:rsid w:val="00397374"/>
    <w:rsid w:val="003A4EE6"/>
    <w:rsid w:val="003A727E"/>
    <w:rsid w:val="003B5E03"/>
    <w:rsid w:val="003B6C1C"/>
    <w:rsid w:val="003B6C29"/>
    <w:rsid w:val="003C1710"/>
    <w:rsid w:val="003C5F57"/>
    <w:rsid w:val="003C7B6F"/>
    <w:rsid w:val="003E0A06"/>
    <w:rsid w:val="003E2C5B"/>
    <w:rsid w:val="003F0359"/>
    <w:rsid w:val="003F1BD1"/>
    <w:rsid w:val="003F2858"/>
    <w:rsid w:val="003F6D6F"/>
    <w:rsid w:val="0041276B"/>
    <w:rsid w:val="00413B20"/>
    <w:rsid w:val="00416508"/>
    <w:rsid w:val="0042007A"/>
    <w:rsid w:val="004214B9"/>
    <w:rsid w:val="0043472A"/>
    <w:rsid w:val="00442635"/>
    <w:rsid w:val="00442704"/>
    <w:rsid w:val="00457144"/>
    <w:rsid w:val="00482A79"/>
    <w:rsid w:val="00491253"/>
    <w:rsid w:val="004914B5"/>
    <w:rsid w:val="004A2E51"/>
    <w:rsid w:val="004A3ABB"/>
    <w:rsid w:val="004A4DF8"/>
    <w:rsid w:val="004A795A"/>
    <w:rsid w:val="004B0485"/>
    <w:rsid w:val="004C05A6"/>
    <w:rsid w:val="004C3BD6"/>
    <w:rsid w:val="004C6186"/>
    <w:rsid w:val="004D0363"/>
    <w:rsid w:val="004D1EA7"/>
    <w:rsid w:val="004D245A"/>
    <w:rsid w:val="004D2523"/>
    <w:rsid w:val="004E6820"/>
    <w:rsid w:val="004F46D9"/>
    <w:rsid w:val="004F5508"/>
    <w:rsid w:val="004F5D77"/>
    <w:rsid w:val="005034AC"/>
    <w:rsid w:val="00506B17"/>
    <w:rsid w:val="0051231C"/>
    <w:rsid w:val="00514DFC"/>
    <w:rsid w:val="0052180D"/>
    <w:rsid w:val="005221A6"/>
    <w:rsid w:val="00522805"/>
    <w:rsid w:val="00522F49"/>
    <w:rsid w:val="00530976"/>
    <w:rsid w:val="0054047C"/>
    <w:rsid w:val="00550DCC"/>
    <w:rsid w:val="0055322C"/>
    <w:rsid w:val="005564AF"/>
    <w:rsid w:val="00563E76"/>
    <w:rsid w:val="00566082"/>
    <w:rsid w:val="00570975"/>
    <w:rsid w:val="005810CD"/>
    <w:rsid w:val="005842FE"/>
    <w:rsid w:val="005846A3"/>
    <w:rsid w:val="00592D2A"/>
    <w:rsid w:val="005A7C68"/>
    <w:rsid w:val="005B1B34"/>
    <w:rsid w:val="005B1E52"/>
    <w:rsid w:val="005B26F1"/>
    <w:rsid w:val="005B29BC"/>
    <w:rsid w:val="005B2E3A"/>
    <w:rsid w:val="005B3C27"/>
    <w:rsid w:val="005C5AD4"/>
    <w:rsid w:val="005C6EE9"/>
    <w:rsid w:val="005D05F1"/>
    <w:rsid w:val="005D6B2F"/>
    <w:rsid w:val="005E0836"/>
    <w:rsid w:val="005E1B3F"/>
    <w:rsid w:val="005E2B26"/>
    <w:rsid w:val="005E7532"/>
    <w:rsid w:val="00601139"/>
    <w:rsid w:val="00603213"/>
    <w:rsid w:val="0061231D"/>
    <w:rsid w:val="00613486"/>
    <w:rsid w:val="00624897"/>
    <w:rsid w:val="006253FD"/>
    <w:rsid w:val="00630A69"/>
    <w:rsid w:val="006327A6"/>
    <w:rsid w:val="00636F21"/>
    <w:rsid w:val="0064357B"/>
    <w:rsid w:val="00653FE2"/>
    <w:rsid w:val="00657F29"/>
    <w:rsid w:val="00661DA4"/>
    <w:rsid w:val="006627DD"/>
    <w:rsid w:val="006638EC"/>
    <w:rsid w:val="006666A2"/>
    <w:rsid w:val="0067794B"/>
    <w:rsid w:val="006810B5"/>
    <w:rsid w:val="00681168"/>
    <w:rsid w:val="00693673"/>
    <w:rsid w:val="00694FB2"/>
    <w:rsid w:val="006972A1"/>
    <w:rsid w:val="006A05E2"/>
    <w:rsid w:val="006A1FCB"/>
    <w:rsid w:val="006A6F10"/>
    <w:rsid w:val="006A7996"/>
    <w:rsid w:val="006B7DA1"/>
    <w:rsid w:val="006C4ACE"/>
    <w:rsid w:val="006C624D"/>
    <w:rsid w:val="006D51CC"/>
    <w:rsid w:val="006E137B"/>
    <w:rsid w:val="006E4442"/>
    <w:rsid w:val="006E5D92"/>
    <w:rsid w:val="006E615E"/>
    <w:rsid w:val="006F0F34"/>
    <w:rsid w:val="006F1EC3"/>
    <w:rsid w:val="006F5A7C"/>
    <w:rsid w:val="007010D4"/>
    <w:rsid w:val="007175C5"/>
    <w:rsid w:val="007322E2"/>
    <w:rsid w:val="0073677B"/>
    <w:rsid w:val="00737469"/>
    <w:rsid w:val="0074608C"/>
    <w:rsid w:val="00746AEB"/>
    <w:rsid w:val="007575EF"/>
    <w:rsid w:val="00757A89"/>
    <w:rsid w:val="00765915"/>
    <w:rsid w:val="00766F2E"/>
    <w:rsid w:val="00767AC6"/>
    <w:rsid w:val="00770721"/>
    <w:rsid w:val="00791C29"/>
    <w:rsid w:val="00792222"/>
    <w:rsid w:val="00792B8F"/>
    <w:rsid w:val="0079424B"/>
    <w:rsid w:val="007A1ADD"/>
    <w:rsid w:val="007B689B"/>
    <w:rsid w:val="007C689E"/>
    <w:rsid w:val="007D60E4"/>
    <w:rsid w:val="007E0DD8"/>
    <w:rsid w:val="007E1706"/>
    <w:rsid w:val="007E4AD4"/>
    <w:rsid w:val="007F5E1E"/>
    <w:rsid w:val="00801316"/>
    <w:rsid w:val="0081023A"/>
    <w:rsid w:val="00811380"/>
    <w:rsid w:val="00823DE8"/>
    <w:rsid w:val="008333C4"/>
    <w:rsid w:val="00835143"/>
    <w:rsid w:val="008358C6"/>
    <w:rsid w:val="00847E25"/>
    <w:rsid w:val="008544DB"/>
    <w:rsid w:val="008560F7"/>
    <w:rsid w:val="0086093A"/>
    <w:rsid w:val="0086489E"/>
    <w:rsid w:val="00880C01"/>
    <w:rsid w:val="008813DB"/>
    <w:rsid w:val="00881559"/>
    <w:rsid w:val="00883E75"/>
    <w:rsid w:val="008909BA"/>
    <w:rsid w:val="00894FBD"/>
    <w:rsid w:val="008A7EAC"/>
    <w:rsid w:val="008C3865"/>
    <w:rsid w:val="008C69CE"/>
    <w:rsid w:val="008C6CEA"/>
    <w:rsid w:val="008C7E91"/>
    <w:rsid w:val="008D0F06"/>
    <w:rsid w:val="008D6541"/>
    <w:rsid w:val="008D6CFE"/>
    <w:rsid w:val="008E3D41"/>
    <w:rsid w:val="008F4F7B"/>
    <w:rsid w:val="008F730C"/>
    <w:rsid w:val="00905245"/>
    <w:rsid w:val="009059AD"/>
    <w:rsid w:val="00912830"/>
    <w:rsid w:val="00934D13"/>
    <w:rsid w:val="009441D1"/>
    <w:rsid w:val="00946A0E"/>
    <w:rsid w:val="009473CE"/>
    <w:rsid w:val="00954FF3"/>
    <w:rsid w:val="00956E6C"/>
    <w:rsid w:val="00966889"/>
    <w:rsid w:val="009701A5"/>
    <w:rsid w:val="00971232"/>
    <w:rsid w:val="00992A80"/>
    <w:rsid w:val="009933A6"/>
    <w:rsid w:val="009A008F"/>
    <w:rsid w:val="009A557C"/>
    <w:rsid w:val="009A6BD0"/>
    <w:rsid w:val="009B5225"/>
    <w:rsid w:val="009C0585"/>
    <w:rsid w:val="009C34C2"/>
    <w:rsid w:val="009C463B"/>
    <w:rsid w:val="009C687D"/>
    <w:rsid w:val="009E4BC1"/>
    <w:rsid w:val="009E4F09"/>
    <w:rsid w:val="009E5DF9"/>
    <w:rsid w:val="009F02DD"/>
    <w:rsid w:val="009F1497"/>
    <w:rsid w:val="00A039A5"/>
    <w:rsid w:val="00A03D36"/>
    <w:rsid w:val="00A05ED4"/>
    <w:rsid w:val="00A10552"/>
    <w:rsid w:val="00A11C18"/>
    <w:rsid w:val="00A12E7C"/>
    <w:rsid w:val="00A15603"/>
    <w:rsid w:val="00A200A6"/>
    <w:rsid w:val="00A3365C"/>
    <w:rsid w:val="00A33824"/>
    <w:rsid w:val="00A40DC0"/>
    <w:rsid w:val="00A631E5"/>
    <w:rsid w:val="00A66DDB"/>
    <w:rsid w:val="00A75D02"/>
    <w:rsid w:val="00A75FF8"/>
    <w:rsid w:val="00A825C1"/>
    <w:rsid w:val="00A83DA2"/>
    <w:rsid w:val="00A854B0"/>
    <w:rsid w:val="00AB5A98"/>
    <w:rsid w:val="00AB67CF"/>
    <w:rsid w:val="00AC298E"/>
    <w:rsid w:val="00AD4BB8"/>
    <w:rsid w:val="00AE10EA"/>
    <w:rsid w:val="00AF599E"/>
    <w:rsid w:val="00B03D4D"/>
    <w:rsid w:val="00B03DBF"/>
    <w:rsid w:val="00B041E3"/>
    <w:rsid w:val="00B1199B"/>
    <w:rsid w:val="00B130C4"/>
    <w:rsid w:val="00B13AD7"/>
    <w:rsid w:val="00B141D4"/>
    <w:rsid w:val="00B17D59"/>
    <w:rsid w:val="00B17F3A"/>
    <w:rsid w:val="00B22A18"/>
    <w:rsid w:val="00B267FC"/>
    <w:rsid w:val="00B32531"/>
    <w:rsid w:val="00B43464"/>
    <w:rsid w:val="00B44AA7"/>
    <w:rsid w:val="00B45BCF"/>
    <w:rsid w:val="00B519E2"/>
    <w:rsid w:val="00B56C69"/>
    <w:rsid w:val="00B6652E"/>
    <w:rsid w:val="00B67577"/>
    <w:rsid w:val="00B81F52"/>
    <w:rsid w:val="00B8650E"/>
    <w:rsid w:val="00B86BA3"/>
    <w:rsid w:val="00B91FB5"/>
    <w:rsid w:val="00B96FB3"/>
    <w:rsid w:val="00B9717D"/>
    <w:rsid w:val="00B977BE"/>
    <w:rsid w:val="00BA7D2D"/>
    <w:rsid w:val="00BB3A02"/>
    <w:rsid w:val="00BB3A99"/>
    <w:rsid w:val="00BB4536"/>
    <w:rsid w:val="00BB7F57"/>
    <w:rsid w:val="00BE6D5C"/>
    <w:rsid w:val="00C14CAD"/>
    <w:rsid w:val="00C201AD"/>
    <w:rsid w:val="00C207F5"/>
    <w:rsid w:val="00C22422"/>
    <w:rsid w:val="00C31E87"/>
    <w:rsid w:val="00C41144"/>
    <w:rsid w:val="00C41848"/>
    <w:rsid w:val="00C450A0"/>
    <w:rsid w:val="00C51E51"/>
    <w:rsid w:val="00C547B8"/>
    <w:rsid w:val="00C5761B"/>
    <w:rsid w:val="00C650C4"/>
    <w:rsid w:val="00C65E34"/>
    <w:rsid w:val="00C70980"/>
    <w:rsid w:val="00C74B66"/>
    <w:rsid w:val="00C74E8B"/>
    <w:rsid w:val="00C76C8E"/>
    <w:rsid w:val="00C83334"/>
    <w:rsid w:val="00C9676C"/>
    <w:rsid w:val="00CA482A"/>
    <w:rsid w:val="00CB0710"/>
    <w:rsid w:val="00CB0A59"/>
    <w:rsid w:val="00CC3438"/>
    <w:rsid w:val="00CD1892"/>
    <w:rsid w:val="00CD3291"/>
    <w:rsid w:val="00CD508F"/>
    <w:rsid w:val="00CE7B66"/>
    <w:rsid w:val="00CF27F2"/>
    <w:rsid w:val="00D00D48"/>
    <w:rsid w:val="00D0566C"/>
    <w:rsid w:val="00D14B05"/>
    <w:rsid w:val="00D26FF4"/>
    <w:rsid w:val="00D306A8"/>
    <w:rsid w:val="00D30847"/>
    <w:rsid w:val="00D34C23"/>
    <w:rsid w:val="00D35D90"/>
    <w:rsid w:val="00D41384"/>
    <w:rsid w:val="00D4186E"/>
    <w:rsid w:val="00D506C9"/>
    <w:rsid w:val="00D50990"/>
    <w:rsid w:val="00D50F62"/>
    <w:rsid w:val="00D5191B"/>
    <w:rsid w:val="00D544D4"/>
    <w:rsid w:val="00D562DC"/>
    <w:rsid w:val="00D64B72"/>
    <w:rsid w:val="00D74377"/>
    <w:rsid w:val="00D77420"/>
    <w:rsid w:val="00D77555"/>
    <w:rsid w:val="00D831F5"/>
    <w:rsid w:val="00D86280"/>
    <w:rsid w:val="00D87317"/>
    <w:rsid w:val="00D90662"/>
    <w:rsid w:val="00D92E0A"/>
    <w:rsid w:val="00DA2BF7"/>
    <w:rsid w:val="00DA7747"/>
    <w:rsid w:val="00DB2514"/>
    <w:rsid w:val="00DB2771"/>
    <w:rsid w:val="00DC0472"/>
    <w:rsid w:val="00DC455B"/>
    <w:rsid w:val="00DC4757"/>
    <w:rsid w:val="00DC4C08"/>
    <w:rsid w:val="00DC53F8"/>
    <w:rsid w:val="00DC79DC"/>
    <w:rsid w:val="00DD19AE"/>
    <w:rsid w:val="00DD5BA2"/>
    <w:rsid w:val="00DE01C4"/>
    <w:rsid w:val="00DE0E51"/>
    <w:rsid w:val="00DE4852"/>
    <w:rsid w:val="00DF205F"/>
    <w:rsid w:val="00E02898"/>
    <w:rsid w:val="00E02D95"/>
    <w:rsid w:val="00E04EE8"/>
    <w:rsid w:val="00E16C6C"/>
    <w:rsid w:val="00E20CE3"/>
    <w:rsid w:val="00E31874"/>
    <w:rsid w:val="00E35785"/>
    <w:rsid w:val="00E409AB"/>
    <w:rsid w:val="00E416AF"/>
    <w:rsid w:val="00E51EBD"/>
    <w:rsid w:val="00E53415"/>
    <w:rsid w:val="00E54E96"/>
    <w:rsid w:val="00E57925"/>
    <w:rsid w:val="00E7428B"/>
    <w:rsid w:val="00E844C8"/>
    <w:rsid w:val="00E90649"/>
    <w:rsid w:val="00E90911"/>
    <w:rsid w:val="00E9292F"/>
    <w:rsid w:val="00E94B15"/>
    <w:rsid w:val="00EA2D3A"/>
    <w:rsid w:val="00EB40B7"/>
    <w:rsid w:val="00EB4893"/>
    <w:rsid w:val="00EB7EAA"/>
    <w:rsid w:val="00EC42B9"/>
    <w:rsid w:val="00EC6AA4"/>
    <w:rsid w:val="00EC7667"/>
    <w:rsid w:val="00ED2389"/>
    <w:rsid w:val="00ED51AE"/>
    <w:rsid w:val="00EE321F"/>
    <w:rsid w:val="00EE4C98"/>
    <w:rsid w:val="00EF2F0F"/>
    <w:rsid w:val="00F0225C"/>
    <w:rsid w:val="00F0282A"/>
    <w:rsid w:val="00F122B0"/>
    <w:rsid w:val="00F13AB2"/>
    <w:rsid w:val="00F16121"/>
    <w:rsid w:val="00F16C5B"/>
    <w:rsid w:val="00F20D8D"/>
    <w:rsid w:val="00F22578"/>
    <w:rsid w:val="00F34FED"/>
    <w:rsid w:val="00F60144"/>
    <w:rsid w:val="00F60889"/>
    <w:rsid w:val="00F8258F"/>
    <w:rsid w:val="00F83634"/>
    <w:rsid w:val="00F8390E"/>
    <w:rsid w:val="00FA041F"/>
    <w:rsid w:val="00FA558A"/>
    <w:rsid w:val="00FB0D55"/>
    <w:rsid w:val="00FC44C9"/>
    <w:rsid w:val="00FE21B7"/>
    <w:rsid w:val="00FE2606"/>
    <w:rsid w:val="00FE60A7"/>
    <w:rsid w:val="00FF02F7"/>
    <w:rsid w:val="00FF037A"/>
    <w:rsid w:val="00FF1853"/>
    <w:rsid w:val="00FF761C"/>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C819A2"/>
  <w15:chartTrackingRefBased/>
  <w15:docId w15:val="{B83E745B-26C0-4C0E-8F1B-47F1906323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lang w:val="en-US" w:eastAsia="en-US" w:bidi="hi-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331DFB"/>
    <w:pPr>
      <w:keepNext/>
      <w:keepLines/>
      <w:spacing w:before="40" w:after="0"/>
      <w:outlineLvl w:val="2"/>
    </w:pPr>
    <w:rPr>
      <w:rFonts w:asciiTheme="majorHAnsi" w:eastAsiaTheme="majorEastAsia" w:hAnsiTheme="majorHAnsi" w:cstheme="majorBidi"/>
      <w:color w:val="1F3763" w:themeColor="accent1" w:themeShade="7F"/>
      <w:sz w:val="24"/>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86BA3"/>
    <w:pPr>
      <w:ind w:left="720"/>
      <w:contextualSpacing/>
    </w:pPr>
  </w:style>
  <w:style w:type="character" w:customStyle="1" w:styleId="fontstyle01">
    <w:name w:val="fontstyle01"/>
    <w:basedOn w:val="DefaultParagraphFont"/>
    <w:rsid w:val="00F8390E"/>
    <w:rPr>
      <w:rFonts w:ascii="Times-Roman" w:hAnsi="Times-Roman" w:hint="default"/>
      <w:b w:val="0"/>
      <w:bCs w:val="0"/>
      <w:i w:val="0"/>
      <w:iCs w:val="0"/>
      <w:color w:val="000000"/>
      <w:sz w:val="24"/>
      <w:szCs w:val="24"/>
    </w:rPr>
  </w:style>
  <w:style w:type="character" w:customStyle="1" w:styleId="fontstyle21">
    <w:name w:val="fontstyle21"/>
    <w:basedOn w:val="DefaultParagraphFont"/>
    <w:rsid w:val="00F8390E"/>
    <w:rPr>
      <w:rFonts w:ascii="Times#20New#20Roman_00" w:hAnsi="Times#20New#20Roman_00" w:hint="default"/>
      <w:b w:val="0"/>
      <w:bCs w:val="0"/>
      <w:i w:val="0"/>
      <w:iCs w:val="0"/>
      <w:color w:val="000000"/>
      <w:sz w:val="24"/>
      <w:szCs w:val="24"/>
    </w:rPr>
  </w:style>
  <w:style w:type="character" w:customStyle="1" w:styleId="Heading3Char">
    <w:name w:val="Heading 3 Char"/>
    <w:basedOn w:val="DefaultParagraphFont"/>
    <w:link w:val="Heading3"/>
    <w:uiPriority w:val="9"/>
    <w:semiHidden/>
    <w:rsid w:val="00331DFB"/>
    <w:rPr>
      <w:rFonts w:asciiTheme="majorHAnsi" w:eastAsiaTheme="majorEastAsia" w:hAnsiTheme="majorHAnsi" w:cstheme="majorBidi"/>
      <w:color w:val="1F3763" w:themeColor="accent1" w:themeShade="7F"/>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4207484">
      <w:bodyDiv w:val="1"/>
      <w:marLeft w:val="0"/>
      <w:marRight w:val="0"/>
      <w:marTop w:val="0"/>
      <w:marBottom w:val="0"/>
      <w:divBdr>
        <w:top w:val="none" w:sz="0" w:space="0" w:color="auto"/>
        <w:left w:val="none" w:sz="0" w:space="0" w:color="auto"/>
        <w:bottom w:val="none" w:sz="0" w:space="0" w:color="auto"/>
        <w:right w:val="none" w:sz="0" w:space="0" w:color="auto"/>
      </w:divBdr>
    </w:div>
    <w:div w:id="480269677">
      <w:bodyDiv w:val="1"/>
      <w:marLeft w:val="0"/>
      <w:marRight w:val="0"/>
      <w:marTop w:val="0"/>
      <w:marBottom w:val="0"/>
      <w:divBdr>
        <w:top w:val="none" w:sz="0" w:space="0" w:color="auto"/>
        <w:left w:val="none" w:sz="0" w:space="0" w:color="auto"/>
        <w:bottom w:val="none" w:sz="0" w:space="0" w:color="auto"/>
        <w:right w:val="none" w:sz="0" w:space="0" w:color="auto"/>
      </w:divBdr>
    </w:div>
    <w:div w:id="483008873">
      <w:bodyDiv w:val="1"/>
      <w:marLeft w:val="0"/>
      <w:marRight w:val="0"/>
      <w:marTop w:val="0"/>
      <w:marBottom w:val="0"/>
      <w:divBdr>
        <w:top w:val="none" w:sz="0" w:space="0" w:color="auto"/>
        <w:left w:val="none" w:sz="0" w:space="0" w:color="auto"/>
        <w:bottom w:val="none" w:sz="0" w:space="0" w:color="auto"/>
        <w:right w:val="none" w:sz="0" w:space="0" w:color="auto"/>
      </w:divBdr>
    </w:div>
    <w:div w:id="747507097">
      <w:bodyDiv w:val="1"/>
      <w:marLeft w:val="0"/>
      <w:marRight w:val="0"/>
      <w:marTop w:val="0"/>
      <w:marBottom w:val="0"/>
      <w:divBdr>
        <w:top w:val="none" w:sz="0" w:space="0" w:color="auto"/>
        <w:left w:val="none" w:sz="0" w:space="0" w:color="auto"/>
        <w:bottom w:val="none" w:sz="0" w:space="0" w:color="auto"/>
        <w:right w:val="none" w:sz="0" w:space="0" w:color="auto"/>
      </w:divBdr>
    </w:div>
    <w:div w:id="861435079">
      <w:bodyDiv w:val="1"/>
      <w:marLeft w:val="0"/>
      <w:marRight w:val="0"/>
      <w:marTop w:val="0"/>
      <w:marBottom w:val="0"/>
      <w:divBdr>
        <w:top w:val="none" w:sz="0" w:space="0" w:color="auto"/>
        <w:left w:val="none" w:sz="0" w:space="0" w:color="auto"/>
        <w:bottom w:val="none" w:sz="0" w:space="0" w:color="auto"/>
        <w:right w:val="none" w:sz="0" w:space="0" w:color="auto"/>
      </w:divBdr>
    </w:div>
    <w:div w:id="971444841">
      <w:bodyDiv w:val="1"/>
      <w:marLeft w:val="0"/>
      <w:marRight w:val="0"/>
      <w:marTop w:val="0"/>
      <w:marBottom w:val="0"/>
      <w:divBdr>
        <w:top w:val="none" w:sz="0" w:space="0" w:color="auto"/>
        <w:left w:val="none" w:sz="0" w:space="0" w:color="auto"/>
        <w:bottom w:val="none" w:sz="0" w:space="0" w:color="auto"/>
        <w:right w:val="none" w:sz="0" w:space="0" w:color="auto"/>
      </w:divBdr>
    </w:div>
    <w:div w:id="996885833">
      <w:bodyDiv w:val="1"/>
      <w:marLeft w:val="0"/>
      <w:marRight w:val="0"/>
      <w:marTop w:val="0"/>
      <w:marBottom w:val="0"/>
      <w:divBdr>
        <w:top w:val="none" w:sz="0" w:space="0" w:color="auto"/>
        <w:left w:val="none" w:sz="0" w:space="0" w:color="auto"/>
        <w:bottom w:val="none" w:sz="0" w:space="0" w:color="auto"/>
        <w:right w:val="none" w:sz="0" w:space="0" w:color="auto"/>
      </w:divBdr>
    </w:div>
    <w:div w:id="1284731153">
      <w:bodyDiv w:val="1"/>
      <w:marLeft w:val="0"/>
      <w:marRight w:val="0"/>
      <w:marTop w:val="0"/>
      <w:marBottom w:val="0"/>
      <w:divBdr>
        <w:top w:val="none" w:sz="0" w:space="0" w:color="auto"/>
        <w:left w:val="none" w:sz="0" w:space="0" w:color="auto"/>
        <w:bottom w:val="none" w:sz="0" w:space="0" w:color="auto"/>
        <w:right w:val="none" w:sz="0" w:space="0" w:color="auto"/>
      </w:divBdr>
    </w:div>
    <w:div w:id="1291786240">
      <w:bodyDiv w:val="1"/>
      <w:marLeft w:val="0"/>
      <w:marRight w:val="0"/>
      <w:marTop w:val="0"/>
      <w:marBottom w:val="0"/>
      <w:divBdr>
        <w:top w:val="none" w:sz="0" w:space="0" w:color="auto"/>
        <w:left w:val="none" w:sz="0" w:space="0" w:color="auto"/>
        <w:bottom w:val="none" w:sz="0" w:space="0" w:color="auto"/>
        <w:right w:val="none" w:sz="0" w:space="0" w:color="auto"/>
      </w:divBdr>
    </w:div>
    <w:div w:id="1386414656">
      <w:bodyDiv w:val="1"/>
      <w:marLeft w:val="0"/>
      <w:marRight w:val="0"/>
      <w:marTop w:val="0"/>
      <w:marBottom w:val="0"/>
      <w:divBdr>
        <w:top w:val="none" w:sz="0" w:space="0" w:color="auto"/>
        <w:left w:val="none" w:sz="0" w:space="0" w:color="auto"/>
        <w:bottom w:val="none" w:sz="0" w:space="0" w:color="auto"/>
        <w:right w:val="none" w:sz="0" w:space="0" w:color="auto"/>
      </w:divBdr>
    </w:div>
    <w:div w:id="1468428754">
      <w:bodyDiv w:val="1"/>
      <w:marLeft w:val="0"/>
      <w:marRight w:val="0"/>
      <w:marTop w:val="0"/>
      <w:marBottom w:val="0"/>
      <w:divBdr>
        <w:top w:val="none" w:sz="0" w:space="0" w:color="auto"/>
        <w:left w:val="none" w:sz="0" w:space="0" w:color="auto"/>
        <w:bottom w:val="none" w:sz="0" w:space="0" w:color="auto"/>
        <w:right w:val="none" w:sz="0" w:space="0" w:color="auto"/>
      </w:divBdr>
    </w:div>
    <w:div w:id="1620606325">
      <w:bodyDiv w:val="1"/>
      <w:marLeft w:val="0"/>
      <w:marRight w:val="0"/>
      <w:marTop w:val="0"/>
      <w:marBottom w:val="0"/>
      <w:divBdr>
        <w:top w:val="none" w:sz="0" w:space="0" w:color="auto"/>
        <w:left w:val="none" w:sz="0" w:space="0" w:color="auto"/>
        <w:bottom w:val="none" w:sz="0" w:space="0" w:color="auto"/>
        <w:right w:val="none" w:sz="0" w:space="0" w:color="auto"/>
      </w:divBdr>
    </w:div>
    <w:div w:id="1684361410">
      <w:bodyDiv w:val="1"/>
      <w:marLeft w:val="0"/>
      <w:marRight w:val="0"/>
      <w:marTop w:val="0"/>
      <w:marBottom w:val="0"/>
      <w:divBdr>
        <w:top w:val="none" w:sz="0" w:space="0" w:color="auto"/>
        <w:left w:val="none" w:sz="0" w:space="0" w:color="auto"/>
        <w:bottom w:val="none" w:sz="0" w:space="0" w:color="auto"/>
        <w:right w:val="none" w:sz="0" w:space="0" w:color="auto"/>
      </w:divBdr>
    </w:div>
    <w:div w:id="1963266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jpg"/><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4FE390-07E8-4D0F-8FAE-F50EA3ABF2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3</TotalTime>
  <Pages>19</Pages>
  <Words>3826</Words>
  <Characters>21809</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noerlaela@gmail.com</dc:creator>
  <cp:keywords/>
  <dc:description/>
  <cp:lastModifiedBy>innoerlaela@gmail.com</cp:lastModifiedBy>
  <cp:revision>532</cp:revision>
  <dcterms:created xsi:type="dcterms:W3CDTF">2023-08-18T14:56:00Z</dcterms:created>
  <dcterms:modified xsi:type="dcterms:W3CDTF">2023-08-22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